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6637F1" w14:textId="77777777" w:rsidR="00E45923" w:rsidRPr="00E45923" w:rsidRDefault="00E45923">
      <w:pPr>
        <w:rPr>
          <w:b/>
        </w:rPr>
      </w:pPr>
      <w:r w:rsidRPr="00E45923">
        <w:rPr>
          <w:b/>
        </w:rPr>
        <w:t xml:space="preserve">Working Title: </w:t>
      </w:r>
    </w:p>
    <w:p w14:paraId="4E9B1848" w14:textId="55DB128B" w:rsidR="000E73B9" w:rsidDel="002E1A5F" w:rsidRDefault="00A22B93">
      <w:pPr>
        <w:rPr>
          <w:del w:id="0" w:author="Andrew Azman" w:date="2017-01-08T21:32:00Z"/>
        </w:rPr>
      </w:pPr>
      <w:commentRangeStart w:id="1"/>
      <w:r>
        <w:t xml:space="preserve">The impact of human mobility and imperfect vaccines on waning herd immunity and optimal </w:t>
      </w:r>
      <w:r w:rsidR="00423090">
        <w:t xml:space="preserve">oral cholera </w:t>
      </w:r>
      <w:r>
        <w:t>vaccination strategies</w:t>
      </w:r>
      <w:commentRangeEnd w:id="1"/>
      <w:r w:rsidR="002E1A5F">
        <w:rPr>
          <w:rStyle w:val="CommentReference"/>
        </w:rPr>
        <w:commentReference w:id="1"/>
      </w:r>
    </w:p>
    <w:p w14:paraId="4E504ED6" w14:textId="77777777" w:rsidR="002E1A5F" w:rsidRDefault="002E1A5F" w:rsidP="002E1A5F">
      <w:pPr>
        <w:rPr>
          <w:ins w:id="2" w:author="Andrew Azman" w:date="2017-01-08T21:32:00Z"/>
        </w:rPr>
      </w:pPr>
    </w:p>
    <w:p w14:paraId="4BD6A719" w14:textId="77777777" w:rsidR="002E1A5F" w:rsidRDefault="002E1A5F" w:rsidP="002E1A5F">
      <w:pPr>
        <w:rPr>
          <w:ins w:id="3" w:author="Andrew Azman" w:date="2017-01-08T21:32:00Z"/>
        </w:rPr>
      </w:pPr>
    </w:p>
    <w:p w14:paraId="61C26025" w14:textId="77777777" w:rsidR="002E1A5F" w:rsidRDefault="002E1A5F" w:rsidP="002E1A5F">
      <w:pPr>
        <w:rPr>
          <w:ins w:id="4" w:author="Andrew Azman" w:date="2017-01-08T21:31:00Z"/>
        </w:rPr>
      </w:pPr>
    </w:p>
    <w:p w14:paraId="6C71CCFE" w14:textId="77777777" w:rsidR="002E1A5F" w:rsidRDefault="002E1A5F"/>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 xml:space="preserve">Reilly, Andrew </w:t>
      </w:r>
      <w:r w:rsidR="00245BED">
        <w:t xml:space="preserve">S. </w:t>
      </w:r>
      <w:r w:rsidR="00A22B93">
        <w:t>Azman</w:t>
      </w:r>
      <w:r w:rsidR="00E45923">
        <w:t>, Caroline O. Buckee</w:t>
      </w:r>
    </w:p>
    <w:p w14:paraId="53252D57" w14:textId="77777777" w:rsidR="0035631B" w:rsidRDefault="0035631B"/>
    <w:p w14:paraId="7578E801" w14:textId="1CA73CC3" w:rsidR="000E73B9" w:rsidRPr="00E45923" w:rsidRDefault="0035631B">
      <w:r>
        <w:t>* peak@mail.harvard.edu</w:t>
      </w:r>
      <w:r w:rsidR="000E73B9">
        <w:rPr>
          <w:b/>
        </w:rPr>
        <w:br w:type="page"/>
      </w:r>
    </w:p>
    <w:p w14:paraId="71522749" w14:textId="47916009" w:rsidR="000A51A6" w:rsidRDefault="00417BC4">
      <w:commentRangeStart w:id="5"/>
      <w:r>
        <w:rPr>
          <w:b/>
        </w:rPr>
        <w:lastRenderedPageBreak/>
        <w:t>Abstract</w:t>
      </w:r>
      <w:commentRangeEnd w:id="5"/>
      <w:r w:rsidR="005F3AAD">
        <w:rPr>
          <w:rStyle w:val="CommentReference"/>
        </w:rPr>
        <w:commentReference w:id="5"/>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263FCEC1" w:rsidR="00417BC4" w:rsidRDefault="00EC6207" w:rsidP="00A22B93">
      <w:r>
        <w:t>Vaccine-derived h</w:t>
      </w:r>
      <w:r w:rsidR="00A22B93">
        <w:t>erd immunity wane</w:t>
      </w:r>
      <w:r w:rsidR="00294C76">
        <w:t>s</w:t>
      </w:r>
      <w:r w:rsidR="00A22B93">
        <w:t xml:space="preserve"> over time due to</w:t>
      </w:r>
      <w:r w:rsidR="00597617">
        <w:t xml:space="preserve"> factors including</w:t>
      </w:r>
      <w:r w:rsidR="00A22B93">
        <w:t xml:space="preserve"> short-lived vaccine efficacy or </w:t>
      </w:r>
      <w:r w:rsidR="00597617">
        <w:t>an influx</w:t>
      </w:r>
      <w:r w:rsidR="00A22B93">
        <w:t xml:space="preserve"> of susceptible individuals into </w:t>
      </w:r>
      <w:r>
        <w:t>a vaccinated</w:t>
      </w:r>
      <w:r w:rsidR="00A22B93">
        <w:t xml:space="preserve"> </w:t>
      </w:r>
      <w:r>
        <w:t>community</w:t>
      </w:r>
      <w:r w:rsidR="00A22B93">
        <w:t xml:space="preserve">. </w:t>
      </w:r>
      <w:r w:rsidR="00142B0A">
        <w:t>The duration of herd immunity (DHI) can be an important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11F282E1"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04EA3BC7"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r w:rsidR="00597617">
        <w:t xml:space="preserve"> These findings help explain why an outbreak was sustained in the Protection of Civilians Camp in Bentiu,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39873A2F"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fldChar w:fldCharType="separate"/>
      </w:r>
      <w:r w:rsidR="00380776" w:rsidRPr="00380776">
        <w:rPr>
          <w:noProof/>
          <w:vertAlign w:val="superscript"/>
        </w:rPr>
        <w:t>1–3</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w:t>
      </w:r>
      <w:ins w:id="6" w:author="Andrew Azman" w:date="2017-01-18T09:00:00Z">
        <w:r w:rsidR="00367292">
          <w:t>, often through both direct and indirect protection</w:t>
        </w:r>
      </w:ins>
      <w:r>
        <w:t xml:space="preserve">. </w:t>
      </w:r>
      <w:ins w:id="7" w:author="Andrew Azman" w:date="2017-01-18T09:03:00Z">
        <w:r w:rsidR="00843066">
          <w:t>Vaccine-derived h</w:t>
        </w:r>
      </w:ins>
      <w:del w:id="8" w:author="Andrew Azman" w:date="2017-01-18T09:03:00Z">
        <w:r w:rsidDel="00843066">
          <w:delText>H</w:delText>
        </w:r>
      </w:del>
      <w:r>
        <w:t xml:space="preserve">erd immunity emerges when vaccine coverage </w:t>
      </w:r>
      <w:commentRangeStart w:id="9"/>
      <w:r>
        <w:t xml:space="preserve">(VC) </w:t>
      </w:r>
      <w:commentRangeEnd w:id="9"/>
      <w:r w:rsidR="00367292">
        <w:rPr>
          <w:rStyle w:val="CommentReference"/>
        </w:rPr>
        <w:commentReference w:id="9"/>
      </w:r>
      <w:r>
        <w:t>and vaccine effica</w:t>
      </w:r>
      <w:r w:rsidR="00575CD5">
        <w:t>cy (</w:t>
      </w:r>
      <w:commentRangeStart w:id="10"/>
      <w:r w:rsidR="00575CD5">
        <w:t>VE</w:t>
      </w:r>
      <w:commentRangeEnd w:id="10"/>
      <w:r w:rsidR="000C3E32">
        <w:rPr>
          <w:rStyle w:val="CommentReference"/>
        </w:rPr>
        <w:commentReference w:id="10"/>
      </w:r>
      <w:r w:rsidR="00575CD5">
        <w:t>)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017BE9A3" w:rsidR="002F2F2F" w:rsidRDefault="00BC2050" w:rsidP="001B1D1A">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5F43019B" w:rsidR="00D552A1" w:rsidRDefault="00D552A1">
      <w:r>
        <w:t xml:space="preserve">We study the model system of </w:t>
      </w:r>
      <w:ins w:id="11" w:author="Andrew Azman" w:date="2017-01-18T09:09:00Z">
        <w:r w:rsidR="001B1D1A">
          <w:t xml:space="preserve">killed </w:t>
        </w:r>
      </w:ins>
      <w:r>
        <w:t xml:space="preserve">oral cholera vaccines </w:t>
      </w:r>
      <w:r w:rsidR="00AF22DD">
        <w:t>(</w:t>
      </w:r>
      <w:ins w:id="12" w:author="Andrew Azman" w:date="2017-01-18T09:10:00Z">
        <w:r w:rsidR="001B1D1A">
          <w:t>k</w:t>
        </w:r>
      </w:ins>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E6CD2">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rsidR="003542BB">
        <w:fldChar w:fldCharType="separate"/>
      </w:r>
      <w:r w:rsidR="00380776" w:rsidRPr="00380776">
        <w:rPr>
          <w:noProof/>
          <w:vertAlign w:val="superscript"/>
        </w:rPr>
        <w:t>4,5</w:t>
      </w:r>
      <w:r w:rsidR="003542BB">
        <w:fldChar w:fldCharType="end"/>
      </w:r>
      <w:r>
        <w:t xml:space="preserve"> </w:t>
      </w:r>
      <w:r w:rsidR="0003435B">
        <w:t>The WHO manages a</w:t>
      </w:r>
      <w:del w:id="13" w:author="Andrew Azman" w:date="2017-01-20T09:49:00Z">
        <w:r w:rsidR="0003435B" w:rsidDel="004D3F96">
          <w:delText>n</w:delText>
        </w:r>
      </w:del>
      <w:r w:rsidR="0003435B">
        <w:t xml:space="preserve"> </w:t>
      </w:r>
      <w:ins w:id="14" w:author="Andrew Azman" w:date="2017-01-18T09:10:00Z">
        <w:r w:rsidR="001B1D1A">
          <w:t>k</w:t>
        </w:r>
      </w:ins>
      <w:r w:rsidR="0003435B">
        <w:t>OCV stockpile to facilitate vaccine usage in three settings: high-endemicity “hot spots”, high-risk humanitarian crises, and outbreak response</w:t>
      </w:r>
      <w:r w:rsidR="003542BB">
        <w:t>.</w:t>
      </w:r>
      <w:r w:rsidR="003542BB">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380776" w:rsidRPr="00380776">
        <w:rPr>
          <w:noProof/>
          <w:vertAlign w:val="superscript"/>
        </w:rPr>
        <w:t>6</w:t>
      </w:r>
      <w:r w:rsidR="003542BB">
        <w:fldChar w:fldCharType="end"/>
      </w:r>
      <w:r w:rsidR="003542BB">
        <w:t xml:space="preserve"> </w:t>
      </w:r>
      <w:r w:rsidR="00BE4FAD">
        <w:t xml:space="preserve">While the </w:t>
      </w:r>
      <w:r w:rsidR="00541512">
        <w:t xml:space="preserve">value of </w:t>
      </w:r>
      <w:r w:rsidR="00BE4FAD">
        <w:t>reactive vaccination in response to outbreaks</w:t>
      </w:r>
      <w:ins w:id="15" w:author="Andrew Azman" w:date="2017-01-18T09:10:00Z">
        <w:r w:rsidR="003B63A2">
          <w:t xml:space="preserve"> largely</w:t>
        </w:r>
      </w:ins>
      <w:r w:rsidR="00BE4FAD">
        <w:t xml:space="preserve"> </w:t>
      </w:r>
      <w:r w:rsidR="00541512">
        <w:t>depends on the</w:t>
      </w:r>
      <w:r w:rsidR="00545E7A">
        <w:t xml:space="preserve"> </w:t>
      </w:r>
      <w:r w:rsidR="00CE18E3">
        <w:t>short-term (e.g., 0-6</w:t>
      </w:r>
      <w:r w:rsidR="00545E7A">
        <w:t xml:space="preserve"> month</w:t>
      </w:r>
      <w:r w:rsidR="00BE4FAD">
        <w:t>)</w:t>
      </w:r>
      <w:r w:rsidR="00545E7A">
        <w:t xml:space="preserve"> </w:t>
      </w:r>
      <w:commentRangeStart w:id="16"/>
      <w:ins w:id="17" w:author="Andrew Azman" w:date="2017-01-18T09:11:00Z">
        <w:r w:rsidR="003B63A2">
          <w:t>k</w:t>
        </w:r>
      </w:ins>
      <w:r w:rsidR="00BE4FAD">
        <w:t>OCV effectiveness</w:t>
      </w:r>
      <w:commentRangeEnd w:id="16"/>
      <w:r w:rsidR="003B63A2">
        <w:rPr>
          <w:rStyle w:val="CommentReference"/>
        </w:rPr>
        <w:commentReference w:id="16"/>
      </w:r>
      <w:r w:rsidR="003542BB">
        <w:t>,</w:t>
      </w:r>
      <w:r w:rsidR="003542BB">
        <w:fldChar w:fldCharType="begin" w:fldLock="1"/>
      </w:r>
      <w:r w:rsidR="00AE6CD2">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7&lt;/sup&gt;", "plainTextFormattedCitation" : "7", "previouslyFormattedCitation" : "&lt;sup&gt;7&lt;/sup&gt;" }, "properties" : { "noteIndex" : 0 }, "schema" : "https://github.com/citation-style-language/schema/raw/master/csl-citation.json" }</w:instrText>
      </w:r>
      <w:r w:rsidR="003542BB">
        <w:fldChar w:fldCharType="separate"/>
      </w:r>
      <w:r w:rsidR="00380776" w:rsidRPr="00380776">
        <w:rPr>
          <w:noProof/>
          <w:vertAlign w:val="superscript"/>
        </w:rPr>
        <w:t>7</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53BB2894" w:rsidR="003542BB" w:rsidRDefault="003542BB" w:rsidP="00767EE4">
      <w:r>
        <w:t xml:space="preserve">These are not merely hypothetical concerns. In the Bentiu </w:t>
      </w:r>
      <w:r w:rsidR="001E6C5D">
        <w:t>Protection of Civilians</w:t>
      </w:r>
      <w:r>
        <w:t xml:space="preserve"> (PoC) Camp in South Sudan, mass vaccination</w:t>
      </w:r>
      <w:ins w:id="18" w:author="Andrew Azman" w:date="2017-01-18T09:34:00Z">
        <w:r w:rsidR="00767EE4">
          <w:t xml:space="preserve"> campaigns</w:t>
        </w:r>
      </w:ins>
      <w:del w:id="19" w:author="Andrew Azman" w:date="2017-01-18T09:34:00Z">
        <w:r w:rsidR="00023416" w:rsidDel="00767EE4">
          <w:delText>s</w:delText>
        </w:r>
      </w:del>
      <w:r w:rsidR="0099479A">
        <w:t xml:space="preserve"> with high </w:t>
      </w:r>
      <w:del w:id="20" w:author="Andrew Azman" w:date="2017-01-18T09:22:00Z">
        <w:r w:rsidR="0099479A" w:rsidDel="006A18E2">
          <w:delText>VC</w:delText>
        </w:r>
        <w:r w:rsidDel="006A18E2">
          <w:delText xml:space="preserve"> </w:delText>
        </w:r>
      </w:del>
      <w:ins w:id="21" w:author="Andrew Azman" w:date="2017-01-18T09:22:00Z">
        <w:r w:rsidR="006A18E2">
          <w:t xml:space="preserve">coverage </w:t>
        </w:r>
      </w:ins>
      <w:r w:rsidR="00023416">
        <w:t>were</w:t>
      </w:r>
      <w:r>
        <w:t xml:space="preserve"> performed in July 2014 and June 2015, yet the camp sustained an outbreak of</w:t>
      </w:r>
      <w:ins w:id="22" w:author="Andrew Azman" w:date="2017-01-18T09:23:00Z">
        <w:r w:rsidR="006A2C28">
          <w:t xml:space="preserve"> </w:t>
        </w:r>
      </w:ins>
      <w:del w:id="23" w:author="Andrew Azman" w:date="2017-01-18T09:23:00Z">
        <w:r w:rsidDel="006A2C28">
          <w:delText xml:space="preserve"> </w:delText>
        </w:r>
      </w:del>
      <w:commentRangeStart w:id="24"/>
      <w:del w:id="25" w:author="Andrew Azman" w:date="2017-01-18T09:22:00Z">
        <w:r w:rsidR="00FF1173" w:rsidDel="006A2C28">
          <w:delText>381</w:delText>
        </w:r>
        <w:r w:rsidR="00023416" w:rsidDel="006A2C28">
          <w:delText xml:space="preserve"> </w:delText>
        </w:r>
        <w:commentRangeEnd w:id="24"/>
        <w:r w:rsidR="00597617" w:rsidDel="006A2C28">
          <w:rPr>
            <w:rStyle w:val="CommentReference"/>
          </w:rPr>
          <w:commentReference w:id="24"/>
        </w:r>
        <w:r w:rsidR="00023416" w:rsidDel="006A2C28">
          <w:delText>cases beginning</w:delText>
        </w:r>
      </w:del>
      <w:del w:id="26" w:author="Andrew Azman" w:date="2017-01-18T09:23:00Z">
        <w:r w:rsidR="00023416" w:rsidDel="006A2C28">
          <w:delText xml:space="preserve"> in</w:delText>
        </w:r>
      </w:del>
      <w:ins w:id="27" w:author="Andrew Azman" w:date="2017-01-18T09:23:00Z">
        <w:r w:rsidR="006A2C28">
          <w:t>starting in</w:t>
        </w:r>
      </w:ins>
      <w:r>
        <w:t xml:space="preserve"> </w:t>
      </w:r>
      <w:r w:rsidR="00023416">
        <w:t>October</w:t>
      </w:r>
      <w:r>
        <w:t xml:space="preserve"> 2016</w:t>
      </w:r>
      <w:ins w:id="28" w:author="Andrew Azman" w:date="2017-01-18T09:23:00Z">
        <w:r w:rsidR="003E3CA9">
          <w:t>, raising questions about the utility of vaccination</w:t>
        </w:r>
      </w:ins>
      <w:r w:rsidR="00FF1173">
        <w:t>.</w:t>
      </w:r>
      <w:r>
        <w:fldChar w:fldCharType="begin" w:fldLock="1"/>
      </w:r>
      <w:r w:rsidR="00AE6CD2">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380776" w:rsidRPr="00380776">
        <w:rPr>
          <w:noProof/>
          <w:vertAlign w:val="superscript"/>
        </w:rPr>
        <w:t>8</w:t>
      </w:r>
      <w:r>
        <w:fldChar w:fldCharType="end"/>
      </w:r>
      <w:r>
        <w:t xml:space="preserve"> </w:t>
      </w:r>
      <w:del w:id="29" w:author="Andrew Azman" w:date="2017-01-18T09:30:00Z">
        <w:r w:rsidR="0099479A" w:rsidDel="00DE04D8">
          <w:delText>Po</w:delText>
        </w:r>
        <w:r w:rsidR="00023416" w:rsidDel="00DE04D8">
          <w:delText xml:space="preserve">ssible </w:delText>
        </w:r>
      </w:del>
      <w:ins w:id="30" w:author="Andrew Azman" w:date="2017-01-18T09:32:00Z">
        <w:r w:rsidR="00DE04D8">
          <w:t>A suite of</w:t>
        </w:r>
      </w:ins>
      <w:ins w:id="31" w:author="Andrew Azman" w:date="2017-01-18T09:30:00Z">
        <w:r w:rsidR="00DE04D8">
          <w:t xml:space="preserve"> factors</w:t>
        </w:r>
      </w:ins>
      <w:ins w:id="32" w:author="Andrew Azman" w:date="2017-01-18T09:32:00Z">
        <w:r w:rsidR="00DE04D8">
          <w:t xml:space="preserve"> may have</w:t>
        </w:r>
      </w:ins>
      <w:ins w:id="33" w:author="Andrew Azman" w:date="2017-01-18T09:30:00Z">
        <w:r w:rsidR="00DE04D8">
          <w:t xml:space="preserve"> contribut</w:t>
        </w:r>
      </w:ins>
      <w:ins w:id="34" w:author="Andrew Azman" w:date="2017-01-18T09:31:00Z">
        <w:r w:rsidR="00DE04D8">
          <w:t>ed</w:t>
        </w:r>
      </w:ins>
      <w:ins w:id="35" w:author="Andrew Azman" w:date="2017-01-18T09:30:00Z">
        <w:r w:rsidR="00DE04D8">
          <w:t xml:space="preserve"> to the </w:t>
        </w:r>
      </w:ins>
      <w:del w:id="36" w:author="Andrew Azman" w:date="2017-01-18T09:30:00Z">
        <w:r w:rsidR="00023416" w:rsidDel="00DE04D8">
          <w:delText xml:space="preserve">driving factors for the </w:delText>
        </w:r>
      </w:del>
      <w:ins w:id="37" w:author="Andrew Azman" w:date="2017-01-18T09:30:00Z">
        <w:r w:rsidR="00DE04D8">
          <w:t>c</w:t>
        </w:r>
      </w:ins>
      <w:del w:id="38" w:author="Andrew Azman" w:date="2017-01-18T09:30:00Z">
        <w:r w:rsidR="00023416" w:rsidDel="00DE04D8">
          <w:delText>C</w:delText>
        </w:r>
      </w:del>
      <w:r w:rsidR="00023416">
        <w:t xml:space="preserve">amp’s susceptibility to an </w:t>
      </w:r>
      <w:r w:rsidR="0099479A">
        <w:t>outbreak</w:t>
      </w:r>
      <w:ins w:id="39" w:author="Andrew Azman" w:date="2017-01-18T09:30:00Z">
        <w:r w:rsidR="00DE04D8">
          <w:t xml:space="preserve"> </w:t>
        </w:r>
      </w:ins>
      <w:del w:id="40" w:author="Andrew Azman" w:date="2017-01-18T09:34:00Z">
        <w:r w:rsidR="0099479A" w:rsidDel="00767EE4">
          <w:delText xml:space="preserve"> </w:delText>
        </w:r>
      </w:del>
      <w:r w:rsidR="00023416">
        <w:t>includ</w:t>
      </w:r>
      <w:ins w:id="41" w:author="Andrew Azman" w:date="2017-01-18T09:32:00Z">
        <w:r w:rsidR="00E03C9B">
          <w:t>ing</w:t>
        </w:r>
      </w:ins>
      <w:del w:id="42" w:author="Andrew Azman" w:date="2017-01-18T09:32:00Z">
        <w:r w:rsidR="00023416" w:rsidDel="00E03C9B">
          <w:delText>e</w:delText>
        </w:r>
      </w:del>
      <w:r w:rsidR="00023416">
        <w:t xml:space="preserve"> waning VE,</w:t>
      </w:r>
      <w:r w:rsidR="0099479A">
        <w:t xml:space="preserve"> </w:t>
      </w:r>
      <w:ins w:id="43" w:author="Andrew Azman" w:date="2017-01-18T09:31:00Z">
        <w:r w:rsidR="00DE04D8">
          <w:t xml:space="preserve">the </w:t>
        </w:r>
      </w:ins>
      <w:r w:rsidR="0099479A">
        <w:t xml:space="preserve">influx of susceptible </w:t>
      </w:r>
      <w:del w:id="44" w:author="Andrew Azman" w:date="2017-01-18T09:31:00Z">
        <w:r w:rsidR="0099479A" w:rsidDel="00DE04D8">
          <w:delText>individuals</w:delText>
        </w:r>
        <w:r w:rsidR="00023416" w:rsidDel="00DE04D8">
          <w:delText xml:space="preserve"> through birth and migration</w:delText>
        </w:r>
      </w:del>
      <w:ins w:id="45" w:author="Andrew Azman" w:date="2017-01-18T09:31:00Z">
        <w:r w:rsidR="00DE04D8">
          <w:t>displaced people</w:t>
        </w:r>
      </w:ins>
      <w:r w:rsidR="0099479A">
        <w:t>,</w:t>
      </w:r>
      <w:ins w:id="46" w:author="Andrew Azman" w:date="2017-01-18T09:31:00Z">
        <w:r w:rsidR="00DE04D8">
          <w:t xml:space="preserve">  an extremely high birth rate,</w:t>
        </w:r>
      </w:ins>
      <w:r w:rsidR="0099479A">
        <w:t xml:space="preserve"> </w:t>
      </w:r>
      <w:del w:id="47" w:author="Andrew Azman" w:date="2017-01-18T09:31:00Z">
        <w:r w:rsidR="0099479A" w:rsidDel="00DE04D8">
          <w:delText xml:space="preserve">and death </w:delText>
        </w:r>
      </w:del>
      <w:r w:rsidR="0099479A">
        <w:t>and resettlement of vaccinated individuals</w:t>
      </w:r>
      <w:ins w:id="48" w:author="Andrew Azman" w:date="2017-01-18T09:33:00Z">
        <w:r w:rsidR="00E03C9B">
          <w:t xml:space="preserve">. </w:t>
        </w:r>
      </w:ins>
      <w:del w:id="49" w:author="Andrew Azman" w:date="2017-01-18T09:33:00Z">
        <w:r w:rsidR="00023416" w:rsidDel="00E03C9B">
          <w:delText>;</w:delText>
        </w:r>
        <w:r w:rsidR="0099479A" w:rsidDel="00E03C9B">
          <w:delText xml:space="preserve"> </w:delText>
        </w:r>
        <w:r w:rsidR="00023416" w:rsidDel="00E03C9B">
          <w:delText>h</w:delText>
        </w:r>
      </w:del>
      <w:ins w:id="50" w:author="Andrew Azman" w:date="2017-01-18T09:33:00Z">
        <w:r w:rsidR="00E03C9B">
          <w:t>H</w:t>
        </w:r>
      </w:ins>
      <w:r w:rsidR="00023416">
        <w:t>owever,</w:t>
      </w:r>
      <w:r w:rsidR="0099479A">
        <w:t xml:space="preserve"> the relative contributions of these factors and whether they are sufficient </w:t>
      </w:r>
      <w:del w:id="51" w:author="Andrew Azman" w:date="2017-01-18T09:34:00Z">
        <w:r w:rsidR="0099479A" w:rsidDel="00767EE4">
          <w:delText xml:space="preserve">explanations </w:delText>
        </w:r>
      </w:del>
      <w:ins w:id="52" w:author="Andrew Azman" w:date="2017-01-18T09:34:00Z">
        <w:r w:rsidR="00767EE4">
          <w:t xml:space="preserve">to explain the outbreak </w:t>
        </w:r>
      </w:ins>
      <w:r w:rsidR="0099479A">
        <w:t xml:space="preserve">remains to be seen. </w:t>
      </w:r>
    </w:p>
    <w:p w14:paraId="1E017F51" w14:textId="77777777" w:rsidR="003D39B4" w:rsidRDefault="003D39B4"/>
    <w:p w14:paraId="4AF9FDC6" w14:textId="041F89C6" w:rsidR="00215957" w:rsidRPr="00A445BB" w:rsidRDefault="00A445BB" w:rsidP="004646E2">
      <w:r>
        <w:t>Following a large scale-up in control measures, such as mass vaccination, a period of low incidence, called the honeymoon period, is expected.</w:t>
      </w:r>
      <w:r>
        <w:fldChar w:fldCharType="begin" w:fldLock="1"/>
      </w:r>
      <w:r w:rsidR="00403D15">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B66BAD" w:rsidRPr="00B66BAD">
        <w:rPr>
          <w:noProof/>
          <w:vertAlign w:val="superscript"/>
        </w:rPr>
        <w:t>9</w:t>
      </w:r>
      <w:r>
        <w:fldChar w:fldCharType="end"/>
      </w:r>
      <w:r>
        <w:t xml:space="preserve"> Modeling studies of other disease</w:t>
      </w:r>
      <w:ins w:id="53" w:author="Andrew Azman" w:date="2017-01-18T09:36:00Z">
        <w:r w:rsidR="004646E2">
          <w:t>s</w:t>
        </w:r>
      </w:ins>
      <w:r>
        <w:t xml:space="preserve"> </w:t>
      </w:r>
      <w:del w:id="54" w:author="Andrew Azman" w:date="2017-01-18T09:36:00Z">
        <w:r w:rsidDel="004646E2">
          <w:delText xml:space="preserve">systems </w:delText>
        </w:r>
      </w:del>
      <w:r>
        <w:t>(e.g., HIV,</w:t>
      </w:r>
      <w:r>
        <w:fldChar w:fldCharType="begin" w:fldLock="1"/>
      </w:r>
      <w:r w:rsidR="00403D15">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0,11&lt;/sup&gt;", "plainTextFormattedCitation" : "10,11", "previouslyFormattedCitation" : "&lt;sup&gt;10,11&lt;/sup&gt;" }, "properties" : { "noteIndex" : 0 }, "schema" : "https://github.com/citation-style-language/schema/raw/master/csl-citation.json" }</w:instrText>
      </w:r>
      <w:r>
        <w:fldChar w:fldCharType="separate"/>
      </w:r>
      <w:r w:rsidR="00B66BAD" w:rsidRPr="00B66BAD">
        <w:rPr>
          <w:noProof/>
          <w:vertAlign w:val="superscript"/>
        </w:rPr>
        <w:t>10,11</w:t>
      </w:r>
      <w:r>
        <w:fldChar w:fldCharType="end"/>
      </w:r>
      <w:r>
        <w:t xml:space="preserve"> measles,</w:t>
      </w:r>
      <w:r>
        <w:fldChar w:fldCharType="begin" w:fldLock="1"/>
      </w:r>
      <w:r w:rsidR="00403D15">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B66BAD" w:rsidRPr="00B66BAD">
        <w:rPr>
          <w:noProof/>
          <w:vertAlign w:val="superscript"/>
        </w:rPr>
        <w:t>12</w:t>
      </w:r>
      <w:r>
        <w:fldChar w:fldCharType="end"/>
      </w:r>
      <w:r>
        <w:t xml:space="preserve"> pertussis,</w:t>
      </w:r>
      <w:r>
        <w:fldChar w:fldCharType="begin" w:fldLock="1"/>
      </w:r>
      <w:r w:rsidR="00403D15">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B66BAD" w:rsidRPr="00B66BAD">
        <w:rPr>
          <w:noProof/>
          <w:vertAlign w:val="superscript"/>
        </w:rPr>
        <w:t>13</w:t>
      </w:r>
      <w:r>
        <w:fldChar w:fldCharType="end"/>
      </w:r>
      <w:r>
        <w:t xml:space="preserve"> and rubella</w:t>
      </w:r>
      <w:r>
        <w:fldChar w:fldCharType="begin" w:fldLock="1"/>
      </w:r>
      <w:r w:rsidR="00403D15">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B66BAD" w:rsidRPr="00B66BAD">
        <w:rPr>
          <w:noProof/>
          <w:vertAlign w:val="superscript"/>
        </w:rPr>
        <w:t>14</w:t>
      </w:r>
      <w:r>
        <w:fldChar w:fldCharType="end"/>
      </w:r>
      <w:r>
        <w:t xml:space="preserve">) have shown a relationship between herd immunity and factors such as the </w:t>
      </w:r>
      <w:commentRangeStart w:id="55"/>
      <w:r>
        <w:t>VE profile</w:t>
      </w:r>
      <w:commentRangeEnd w:id="55"/>
      <w:r w:rsidR="00737D26">
        <w:rPr>
          <w:rStyle w:val="CommentReference"/>
        </w:rPr>
        <w:commentReference w:id="55"/>
      </w:r>
      <w:r>
        <w:t>, VC, demographic turnover, and R</w:t>
      </w:r>
      <w:r>
        <w:rPr>
          <w:vertAlign w:val="subscript"/>
        </w:rPr>
        <w:t>0</w:t>
      </w:r>
      <w:r>
        <w:t xml:space="preserve">, but </w:t>
      </w:r>
      <w:r w:rsidR="00170538">
        <w:t xml:space="preserve">there is a need to </w:t>
      </w:r>
      <w:r>
        <w:t xml:space="preserve">demonstrate the relative contributions of these driving factors </w:t>
      </w:r>
      <w:r w:rsidR="00170538">
        <w:t xml:space="preserve">and </w:t>
      </w:r>
      <w:r w:rsidR="00E701DB">
        <w:t>consider the impact of human migration</w:t>
      </w:r>
      <w:r>
        <w:t xml:space="preserve"> on waning herd immunity</w:t>
      </w:r>
      <w:r w:rsidR="00E701DB">
        <w:t xml:space="preserve"> and vaccination policy</w:t>
      </w:r>
      <w:r>
        <w:t>.</w:t>
      </w:r>
    </w:p>
    <w:p w14:paraId="05E008E1" w14:textId="77777777" w:rsidR="0099479A" w:rsidRDefault="0099479A"/>
    <w:p w14:paraId="79087810" w14:textId="35642464" w:rsidR="0099479A" w:rsidRPr="00E701DB" w:rsidRDefault="00F539C6" w:rsidP="009E3002">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ins w:id="56" w:author="Andrew Azman" w:date="2017-01-18T09:50:00Z">
        <w:r w:rsidR="003B1022">
          <w:t>, providing new</w:t>
        </w:r>
        <w:r w:rsidR="009E3002">
          <w:t xml:space="preserve"> insights </w:t>
        </w:r>
      </w:ins>
      <w:ins w:id="57" w:author="Andrew Azman" w:date="2017-01-18T09:51:00Z">
        <w:r w:rsidR="009E3002">
          <w:t xml:space="preserve">related to the risk of </w:t>
        </w:r>
      </w:ins>
      <w:ins w:id="58" w:author="Andrew Azman" w:date="2017-01-18T09:50:00Z">
        <w:r w:rsidR="009E3002">
          <w:lastRenderedPageBreak/>
          <w:t>outbreaks in vaccinated populations</w:t>
        </w:r>
      </w:ins>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w:t>
      </w:r>
      <w:commentRangeStart w:id="59"/>
      <w:r w:rsidR="00541512">
        <w:t>any</w:t>
      </w:r>
      <w:commentRangeEnd w:id="59"/>
      <w:r w:rsidR="009E3002">
        <w:rPr>
          <w:rStyle w:val="CommentReference"/>
        </w:rPr>
        <w:commentReference w:id="59"/>
      </w:r>
      <w:r w:rsidR="00541512">
        <w:t xml:space="preserve"> given </w:t>
      </w:r>
      <w:r w:rsidR="002F2F2F">
        <w:t>context</w:t>
      </w:r>
      <w:commentRangeStart w:id="60"/>
      <w:r w:rsidR="0065101F">
        <w:t xml:space="preserve"> (</w:t>
      </w:r>
      <w:hyperlink r:id="rId10" w:history="1">
        <w:r w:rsidR="0065101F" w:rsidRPr="001C5656">
          <w:rPr>
            <w:rStyle w:val="Hyperlink"/>
          </w:rPr>
          <w:t>https://coreypeak.shinyapps.io/herd_protection_estimator/</w:t>
        </w:r>
      </w:hyperlink>
      <w:r w:rsidR="0065101F">
        <w:t>)</w:t>
      </w:r>
      <w:commentRangeEnd w:id="60"/>
      <w:r w:rsidR="004D3F96">
        <w:rPr>
          <w:rStyle w:val="CommentReference"/>
        </w:rPr>
        <w:commentReference w:id="60"/>
      </w:r>
      <w:r w:rsidR="00700D43">
        <w:t>.</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commentRangeStart w:id="61"/>
      <w:r w:rsidRPr="00324900">
        <w:rPr>
          <w:i/>
        </w:rPr>
        <w:t xml:space="preserve">Disease </w:t>
      </w:r>
      <w:commentRangeEnd w:id="61"/>
      <w:r w:rsidR="00311518">
        <w:rPr>
          <w:rStyle w:val="CommentReference"/>
        </w:rPr>
        <w:commentReference w:id="61"/>
      </w:r>
      <w:r w:rsidRPr="00324900">
        <w:rPr>
          <w:i/>
        </w:rPr>
        <w:t>Model</w:t>
      </w:r>
    </w:p>
    <w:p w14:paraId="1943FA7B" w14:textId="6797C9A4" w:rsidR="003B3505" w:rsidRDefault="005C7B32" w:rsidP="001107BD">
      <w:r>
        <w:t xml:space="preserve">We developed a compartmental model framework of </w:t>
      </w:r>
      <w:r w:rsidR="00EB221D">
        <w:t xml:space="preserve">a </w:t>
      </w:r>
      <w:r>
        <w:t>population that is being targeted with vaccination. The population groups of principle interest for this study are individuals who are fully susceptible to disease (</w:t>
      </w:r>
      <m:oMath>
        <m:r>
          <w:rPr>
            <w:rFonts w:ascii="Cambria Math" w:hAnsi="Cambria Math"/>
          </w:rPr>
          <m:t>S</m:t>
        </m:r>
      </m:oMath>
      <w:r>
        <w:t xml:space="preserve">) and </w:t>
      </w:r>
      <w:r w:rsidR="00C346FB">
        <w:t>those</w:t>
      </w:r>
      <w:r>
        <w:t xml:space="preserve"> who were vaccinated </w:t>
      </w:r>
      <w:r w:rsidR="00EB221D" w:rsidRPr="002F2F2F">
        <w:rPr>
          <w:i/>
        </w:rPr>
        <w:t>n</w:t>
      </w:r>
      <w:r w:rsidR="00EB221D">
        <w:t xml:space="preserve">-months ago </w:t>
      </w:r>
      <w:r>
        <w:t>(</w:t>
      </w:r>
      <m:oMath>
        <m:sSub>
          <m:sSubPr>
            <m:ctrlPr>
              <w:rPr>
                <w:rFonts w:ascii="Cambria Math" w:hAnsi="Cambria Math"/>
                <w:i/>
              </w:rPr>
            </m:ctrlPr>
          </m:sSubPr>
          <m:e>
            <m:r>
              <w:rPr>
                <w:rFonts w:ascii="Cambria Math" w:hAnsi="Cambria Math"/>
              </w:rPr>
              <m:t>V</m:t>
            </m:r>
          </m:e>
          <m:sub>
            <m:r>
              <w:rPr>
                <w:rFonts w:ascii="Cambria Math" w:hAnsi="Cambria Math"/>
              </w:rPr>
              <m:t>n</m:t>
            </m:r>
          </m:sub>
        </m:sSub>
      </m:oMath>
      <w:r>
        <w:t>)</w:t>
      </w:r>
      <w:r w:rsidR="007914F5">
        <w:t xml:space="preserve"> (</w:t>
      </w:r>
      <w:commentRangeStart w:id="62"/>
      <w:r w:rsidR="007914F5">
        <w:t>Fig 1</w:t>
      </w:r>
      <w:commentRangeEnd w:id="62"/>
      <w:r w:rsidR="00E74788">
        <w:rPr>
          <w:rStyle w:val="CommentReference"/>
        </w:rPr>
        <w:commentReference w:id="62"/>
      </w:r>
      <w:r w:rsidR="00C346FB">
        <w:t>)</w:t>
      </w:r>
      <w:r>
        <w:t xml:space="preserve">. </w:t>
      </w:r>
      <w:del w:id="63" w:author="Andrew Azman" w:date="2017-01-18T09:55:00Z">
        <w:r w:rsidR="00C346FB" w:rsidDel="001107BD">
          <w:delText>In order to</w:delText>
        </w:r>
      </w:del>
      <w:ins w:id="64" w:author="Andrew Azman" w:date="2017-01-18T09:55:00Z">
        <w:r w:rsidR="001107BD">
          <w:t>To</w:t>
        </w:r>
      </w:ins>
      <w:r w:rsidR="00C346FB">
        <w:t xml:space="preserve"> account for the observation that vaccine direct effects do not tend to wane exponentially,</w:t>
      </w:r>
      <w:ins w:id="65" w:author="Andrew Azman" w:date="2017-01-18T09:55:00Z">
        <w:r w:rsidR="001107BD">
          <w:t>[ref]</w:t>
        </w:r>
      </w:ins>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w:t>
      </w:r>
      <m:oMath>
        <m:r>
          <w:rPr>
            <w:rFonts w:ascii="Cambria Math" w:hAnsi="Cambria Math"/>
          </w:rPr>
          <m:t>V</m:t>
        </m:r>
      </m:oMath>
      <w:r w:rsidR="00C346FB">
        <w:t>-ensemble</w:t>
      </w:r>
      <w:r w:rsidR="003542BB">
        <w:t>.</w:t>
      </w:r>
      <w:r w:rsidR="003542BB">
        <w:fldChar w:fldCharType="begin" w:fldLock="1"/>
      </w:r>
      <w:r w:rsidR="00403D15">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5,16&lt;/sup&gt;", "plainTextFormattedCitation" : "15,16", "previouslyFormattedCitation" : "&lt;sup&gt;15,16&lt;/sup&gt;" }, "properties" : { "noteIndex" : 0 }, "schema" : "https://github.com/citation-style-language/schema/raw/master/csl-citation.json" }</w:instrText>
      </w:r>
      <w:r w:rsidR="003542BB">
        <w:fldChar w:fldCharType="separate"/>
      </w:r>
      <w:r w:rsidR="00B66BAD" w:rsidRPr="00B66BAD">
        <w:rPr>
          <w:noProof/>
          <w:vertAlign w:val="superscript"/>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ins w:id="66" w:author="Andrew Azman" w:date="2017-01-18T09:58:00Z">
        <w:r w:rsidR="001107BD">
          <w:t xml:space="preserve">after vaccination </w:t>
        </w:r>
      </w:ins>
      <w:r w:rsidR="00C346FB">
        <w:t>individuals move</w:t>
      </w:r>
      <w:r w:rsidR="002347AA">
        <w:t xml:space="preserve"> </w:t>
      </w:r>
      <w:r w:rsidR="00E701DB">
        <w:t xml:space="preserve">from compartment </w:t>
      </w:r>
      <m:oMath>
        <m:r>
          <w:rPr>
            <w:rFonts w:ascii="Cambria Math" w:hAnsi="Cambria Math"/>
          </w:rPr>
          <m:t>S</m:t>
        </m:r>
      </m:oMath>
      <w:r w:rsidR="00E701DB">
        <w:t xml:space="preserve"> 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ins w:id="67" w:author="Andrew Azman" w:date="2017-01-18T09:57:00Z">
        <w:r w:rsidR="001107BD">
          <w:t xml:space="preserve"> </w:t>
        </w:r>
      </w:ins>
      <w:ins w:id="68" w:author="Andrew Azman" w:date="2017-01-18T09:58:00Z">
        <w:r w:rsidR="001107BD">
          <w:t>an</w:t>
        </w:r>
      </w:ins>
      <w:ins w:id="69" w:author="Andrew Azman" w:date="2017-01-18T09:57:00Z">
        <w:r w:rsidR="001107BD">
          <w:t xml:space="preserve"> average</w:t>
        </w:r>
      </w:ins>
      <w:ins w:id="70" w:author="Andrew Azman" w:date="2017-01-18T09:58:00Z">
        <w:r w:rsidR="001107BD">
          <w:t xml:space="preserve"> of one month</w:t>
        </w:r>
      </w:ins>
      <w:del w:id="71" w:author="Andrew Azman" w:date="2017-01-18T09:57:00Z">
        <w:r w:rsidR="00C346FB" w:rsidDel="001107BD">
          <w:delText xml:space="preserve"> months [0,1) </w:delText>
        </w:r>
      </w:del>
      <w:del w:id="72" w:author="Andrew Azman" w:date="2017-01-18T09:58:00Z">
        <w:r w:rsidR="00C346FB" w:rsidDel="001107BD">
          <w:delText>post-vaccination on average</w:delText>
        </w:r>
      </w:del>
      <w:r w:rsidR="00C346FB">
        <w:t>,</w:t>
      </w:r>
      <w:ins w:id="73" w:author="Andrew Azman" w:date="2017-01-18T09:58:00Z">
        <w:r w:rsidR="001107BD">
          <w:t xml:space="preserve"> then</w:t>
        </w:r>
      </w:ins>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ins w:id="74" w:author="Andrew Azman" w:date="2017-01-18T09:59:00Z">
        <w:r w:rsidR="001107BD">
          <w:t>an average of one month</w:t>
        </w:r>
      </w:ins>
      <w:del w:id="75" w:author="Andrew Azman" w:date="2017-01-18T09:59:00Z">
        <w:r w:rsidR="00C346FB" w:rsidDel="001107BD">
          <w:delText>month</w:delText>
        </w:r>
      </w:del>
      <w:del w:id="76" w:author="Andrew Azman" w:date="2017-01-18T09:58:00Z">
        <w:r w:rsidR="00C346FB" w:rsidDel="001107BD">
          <w:delText>s [1,2)</w:delText>
        </w:r>
      </w:del>
      <w:del w:id="77" w:author="Andrew Azman" w:date="2017-01-18T09:59:00Z">
        <w:r w:rsidR="00C346FB" w:rsidDel="001107BD">
          <w:delText xml:space="preserve"> post-vaccination</w:delText>
        </w:r>
      </w:del>
      <w:r w:rsidR="00C346FB">
        <w:t xml:space="preserve">, etc. </w:t>
      </w:r>
    </w:p>
    <w:p w14:paraId="5D2453F1" w14:textId="77777777" w:rsidR="006B582E" w:rsidRDefault="006B582E" w:rsidP="005C7B32"/>
    <w:p w14:paraId="05C9FCC8" w14:textId="0AAC362D" w:rsidR="006B582E" w:rsidRDefault="006B582E" w:rsidP="00A81494">
      <w:r>
        <w:t>We assume individuals within the populati</w:t>
      </w:r>
      <w:r w:rsidR="00C30928">
        <w:t>on are well-mixed and i</w:t>
      </w:r>
      <w:r>
        <w:t xml:space="preserve">ndividuals emigrate from the population at a rate that is equal for all compartments. Unless otherwise noted, the total system size is held constant by offsetting emigration with an equal rate of immigration. Our main results assume that </w:t>
      </w:r>
      <w:del w:id="78" w:author="Andrew Azman" w:date="2017-01-18T10:02:00Z">
        <w:r w:rsidDel="00A81494">
          <w:delText xml:space="preserve">immigration is entirely into the </w:delText>
        </w:r>
        <m:oMath>
          <m:r>
            <w:rPr>
              <w:rFonts w:ascii="Cambria Math" w:hAnsi="Cambria Math"/>
            </w:rPr>
            <m:t>S</m:t>
          </m:r>
        </m:oMath>
        <w:r w:rsidR="00C8088D" w:rsidDel="00A81494">
          <w:delText xml:space="preserve"> </w:delText>
        </w:r>
        <w:r w:rsidDel="00A81494">
          <w:delText xml:space="preserve">compartment, meaning </w:delText>
        </w:r>
      </w:del>
      <w:r>
        <w:t xml:space="preserve">incoming migrants bring neither vaccine-derived nor naturally acquired immunity into the population. </w:t>
      </w:r>
    </w:p>
    <w:p w14:paraId="30F32F5E" w14:textId="77777777" w:rsidR="006B582E" w:rsidRDefault="006B582E" w:rsidP="006B582E"/>
    <w:p w14:paraId="5225B6C9" w14:textId="0062B13A" w:rsidR="006B582E" w:rsidRDefault="006B582E" w:rsidP="005C7B32">
      <w:r>
        <w:t xml:space="preserve">The system of ordinary differential equations generated by the model was solved using the </w:t>
      </w:r>
      <w:r>
        <w:rPr>
          <w:i/>
        </w:rPr>
        <w:t>deSolve</w:t>
      </w:r>
      <w:r>
        <w:t xml:space="preserve"> package</w:t>
      </w:r>
      <w:r>
        <w:fldChar w:fldCharType="begin" w:fldLock="1"/>
      </w:r>
      <w:r w:rsidR="00403D1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B66BAD" w:rsidRPr="00B66BAD">
        <w:rPr>
          <w:noProof/>
          <w:vertAlign w:val="superscript"/>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792FA22E" w:rsidR="005C7B32" w:rsidRDefault="00C346FB" w:rsidP="00D46AAE">
      <w:del w:id="79" w:author="Andrew Azman" w:date="2017-01-18T10:06:00Z">
        <w:r w:rsidDel="00461617">
          <w:delText xml:space="preserve">We adapted monthly </w:delText>
        </w:r>
        <m:oMath>
          <m:r>
            <w:rPr>
              <w:rFonts w:ascii="Cambria Math" w:hAnsi="Cambria Math"/>
            </w:rPr>
            <m:t>VE(t)</m:t>
          </m:r>
        </m:oMath>
        <w:r w:rsidDel="00461617">
          <w:delText xml:space="preserve"> estimates u</w:delText>
        </w:r>
        <w:r w:rsidR="003542BB" w:rsidDel="00461617">
          <w:delText>sing data from Clemens et al.</w:delText>
        </w:r>
        <w:r w:rsidR="003542BB" w:rsidDel="00461617">
          <w:fldChar w:fldCharType="begin" w:fldLock="1"/>
        </w:r>
        <w:r w:rsidR="00403D15" w:rsidDel="00461617">
          <w:del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8&lt;/sup&gt;", "plainTextFormattedCitation" : "18", "previouslyFormattedCitation" : "&lt;sup&gt;18&lt;/sup&gt;" }, "properties" : { "noteIndex" : 0 }, "schema" : "https://github.com/citation-style-language/schema/raw/master/csl-citation.json" }</w:delInstrText>
        </w:r>
        <w:r w:rsidR="003542BB" w:rsidDel="00461617">
          <w:fldChar w:fldCharType="separate"/>
        </w:r>
        <w:r w:rsidR="00B66BAD" w:rsidRPr="00B66BAD" w:rsidDel="00461617">
          <w:rPr>
            <w:noProof/>
            <w:vertAlign w:val="superscript"/>
          </w:rPr>
          <w:delText>18</w:delText>
        </w:r>
        <w:r w:rsidR="003542BB" w:rsidDel="00461617">
          <w:fldChar w:fldCharType="end"/>
        </w:r>
        <w:r w:rsidR="003542BB" w:rsidDel="00461617">
          <w:delText xml:space="preserve"> </w:delText>
        </w:r>
        <w:r w:rsidR="002347AA" w:rsidDel="00461617">
          <w:delText>that were</w:delText>
        </w:r>
        <w:r w:rsidR="00BE4FAD" w:rsidDel="00461617">
          <w:delText xml:space="preserve"> re-analyzed by</w:delText>
        </w:r>
        <w:r w:rsidR="003542BB" w:rsidDel="00461617">
          <w:delText xml:space="preserve"> Durham et al</w:delText>
        </w:r>
        <w:r w:rsidR="00BE4FAD" w:rsidDel="00461617">
          <w:delText>.</w:delText>
        </w:r>
        <w:r w:rsidR="003542BB" w:rsidDel="00461617">
          <w:fldChar w:fldCharType="begin" w:fldLock="1"/>
        </w:r>
        <w:r w:rsidR="00403D15" w:rsidDel="00461617">
          <w:del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19&lt;/sup&gt;" }, "properties" : { "noteIndex" : 0 }, "schema" : "https://github.com/citation-style-language/schema/raw/master/csl-citation.json" }</w:delInstrText>
        </w:r>
        <w:r w:rsidR="003542BB" w:rsidDel="00461617">
          <w:fldChar w:fldCharType="separate"/>
        </w:r>
        <w:r w:rsidR="00B66BAD" w:rsidRPr="00B66BAD" w:rsidDel="00461617">
          <w:rPr>
            <w:noProof/>
            <w:vertAlign w:val="superscript"/>
          </w:rPr>
          <w:delText>19</w:delText>
        </w:r>
        <w:r w:rsidR="003542BB" w:rsidDel="00461617">
          <w:fldChar w:fldCharType="end"/>
        </w:r>
        <w:r w:rsidR="00BE4FAD" w:rsidDel="00461617">
          <w:delText xml:space="preserve"> We </w:delText>
        </w:r>
        <w:r w:rsidDel="00461617">
          <w:delText xml:space="preserve">define </w:delText>
        </w:r>
        <m:oMath>
          <m:r>
            <w:rPr>
              <w:rFonts w:ascii="Cambria Math" w:hAnsi="Cambria Math"/>
            </w:rPr>
            <m:t>VE(1)</m:t>
          </m:r>
        </m:oMath>
        <w:r w:rsidDel="00461617">
          <w:delText xml:space="preserve"> to be the </w:delText>
        </w:r>
        <w:r w:rsidR="00C8088D" w:rsidRPr="00C8088D" w:rsidDel="00461617">
          <w:delText>VE</w:delText>
        </w:r>
        <w:r w:rsidDel="00461617">
          <w:delText xml:space="preserve"> for months [0,1) post-vaccination, </w:delText>
        </w:r>
        <m:oMath>
          <m:r>
            <w:rPr>
              <w:rFonts w:ascii="Cambria Math" w:hAnsi="Cambria Math"/>
            </w:rPr>
            <m:t>VE(2)</m:t>
          </m:r>
        </m:oMath>
        <w:r w:rsidDel="00461617">
          <w:delText xml:space="preserve"> to be the VE for months [1,2) post-vaccination, etc. </w:delText>
        </w:r>
      </w:del>
      <w:r>
        <w:t xml:space="preserve">We parameterized the time-varying </w:t>
      </w:r>
      <w:ins w:id="80" w:author="Andrew Azman" w:date="2017-01-18T10:04:00Z">
        <w:r w:rsidR="00B577D9">
          <w:t>vaccine efficacy,</w:t>
        </w:r>
      </w:ins>
      <w:del w:id="81" w:author="Andrew Azman" w:date="2017-01-18T10:04:00Z">
        <w:r w:rsidDel="00B577D9">
          <w:delText>distribution</w:delText>
        </w:r>
      </w:del>
      <w:r>
        <w:t xml:space="preserve"> </w:t>
      </w:r>
      <m:oMath>
        <m:r>
          <w:rPr>
            <w:rFonts w:ascii="Cambria Math" w:hAnsi="Cambria Math"/>
          </w:rPr>
          <m:t>VE(t)</m:t>
        </m:r>
      </m:oMath>
      <w:ins w:id="82" w:author="Andrew Azman" w:date="2017-01-18T10:04:00Z">
        <w:r w:rsidR="00B577D9">
          <w:t>,</w:t>
        </w:r>
      </w:ins>
      <w:r>
        <w:t xml:space="preserve"> of </w:t>
      </w:r>
      <w:ins w:id="83" w:author="Andrew Azman" w:date="2017-01-18T10:05:00Z">
        <w:r w:rsidR="00B577D9">
          <w:t>killed oral cholera vaccine</w:t>
        </w:r>
      </w:ins>
      <w:del w:id="84" w:author="Andrew Azman" w:date="2017-01-18T10:05:00Z">
        <w:r w:rsidDel="00B577D9">
          <w:delText>W</w:delText>
        </w:r>
      </w:del>
      <w:ins w:id="85" w:author="Andrew Azman" w:date="2017-01-18T10:05:00Z">
        <w:r w:rsidR="00B577D9">
          <w:t xml:space="preserve"> </w:t>
        </w:r>
      </w:ins>
      <w:ins w:id="86" w:author="Andrew Azman" w:date="2017-01-18T10:06:00Z">
        <w:r w:rsidR="00461617">
          <w:t>(</w:t>
        </w:r>
        <w:commentRangeStart w:id="87"/>
        <w:r w:rsidR="00461617">
          <w:t xml:space="preserve">whole-cell </w:t>
        </w:r>
      </w:ins>
      <w:ins w:id="88" w:author="Andrew Azman" w:date="2017-01-18T10:10:00Z">
        <w:r w:rsidR="00DB2DC5">
          <w:t>with B-subunit</w:t>
        </w:r>
        <w:commentRangeEnd w:id="87"/>
        <w:r w:rsidR="00DB2DC5">
          <w:rPr>
            <w:rStyle w:val="CommentReference"/>
          </w:rPr>
          <w:commentReference w:id="87"/>
        </w:r>
      </w:ins>
      <w:ins w:id="89" w:author="Andrew Azman" w:date="2017-01-18T10:06:00Z">
        <w:r w:rsidR="00461617">
          <w:t xml:space="preserve">) </w:t>
        </w:r>
      </w:ins>
      <w:del w:id="90" w:author="Andrew Azman" w:date="2017-01-18T10:05:00Z">
        <w:r w:rsidDel="00B577D9">
          <w:delText>C and BS-WC vac</w:delText>
        </w:r>
        <w:r w:rsidR="003542BB" w:rsidDel="00B577D9">
          <w:delText>cines</w:delText>
        </w:r>
      </w:del>
      <w:del w:id="91" w:author="Andrew Azman" w:date="2017-01-18T10:06:00Z">
        <w:r w:rsidR="003542BB" w:rsidDel="00461617">
          <w:delText xml:space="preserve"> </w:delText>
        </w:r>
      </w:del>
      <w:r w:rsidR="003542BB">
        <w:t xml:space="preserve">using </w:t>
      </w:r>
      <w:ins w:id="92" w:author="Andrew Azman" w:date="2017-01-18T10:08:00Z">
        <w:r w:rsidR="00461617">
          <w:t>estimates from a large clinical trial in Bangladesh.</w:t>
        </w:r>
      </w:ins>
      <w:del w:id="93" w:author="Andrew Azman" w:date="2017-01-18T10:07:00Z">
        <w:r w:rsidR="003542BB" w:rsidDel="00461617">
          <w:delText xml:space="preserve">tables </w:delText>
        </w:r>
      </w:del>
      <w:del w:id="94" w:author="Andrew Azman" w:date="2017-01-18T10:08:00Z">
        <w:r w:rsidR="003542BB" w:rsidDel="00461617">
          <w:delText>provided by Durham et al.</w:delText>
        </w:r>
      </w:del>
      <w:r w:rsidR="003542BB">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19&lt;/sup&gt;" }, "properties" : { "noteIndex" : 0 }, "schema" : "https://github.com/citation-style-language/schema/raw/master/csl-citation.json" }</w:instrText>
      </w:r>
      <w:r w:rsidR="003542BB">
        <w:fldChar w:fldCharType="separate"/>
      </w:r>
      <w:r w:rsidR="00B66BAD" w:rsidRPr="00B66BAD">
        <w:rPr>
          <w:noProof/>
          <w:vertAlign w:val="superscript"/>
        </w:rPr>
        <w:t>19</w:t>
      </w:r>
      <w:r w:rsidR="003542BB">
        <w:fldChar w:fldCharType="end"/>
      </w:r>
      <w:ins w:id="95" w:author="Andrew Azman" w:date="2017-01-18T10:13:00Z">
        <w:r w:rsidR="00570BE7">
          <w:t xml:space="preserve"> To provide monthly estimates of </w:t>
        </w:r>
        <m:oMath>
          <m:r>
            <w:rPr>
              <w:rFonts w:ascii="Cambria Math" w:hAnsi="Cambria Math"/>
            </w:rPr>
            <m:t>VE(t)</m:t>
          </m:r>
        </m:oMath>
        <w:r w:rsidR="00570BE7">
          <w:t xml:space="preserve"> we linearly interpolated between 6-month</w:t>
        </w:r>
      </w:ins>
      <w:ins w:id="96" w:author="Andrew Azman" w:date="2017-01-18T10:14:00Z">
        <w:r w:rsidR="00570BE7">
          <w:t xml:space="preserve"> point</w:t>
        </w:r>
      </w:ins>
      <w:ins w:id="97" w:author="Andrew Azman" w:date="2017-01-18T10:13:00Z">
        <w:r w:rsidR="00570BE7">
          <w:t xml:space="preserve"> estimates provided in the original analysi</w:t>
        </w:r>
      </w:ins>
      <w:ins w:id="98" w:author="Andrew Azman" w:date="2017-01-18T10:14:00Z">
        <w:r w:rsidR="00570BE7">
          <w:t xml:space="preserve">s, </w:t>
        </w:r>
        <w:commentRangeStart w:id="99"/>
        <w:r w:rsidR="00570BE7">
          <w:t>with efficacy after the 5</w:t>
        </w:r>
        <w:r w:rsidR="00570BE7" w:rsidRPr="00570BE7">
          <w:rPr>
            <w:vertAlign w:val="superscript"/>
            <w:rPrChange w:id="100" w:author="Andrew Azman" w:date="2017-01-18T10:14:00Z">
              <w:rPr/>
            </w:rPrChange>
          </w:rPr>
          <w:t>th</w:t>
        </w:r>
        <w:r w:rsidR="00570BE7">
          <w:t xml:space="preserve"> year assumed to be </w:t>
        </w:r>
        <w:commentRangeStart w:id="101"/>
        <w:r w:rsidR="00570BE7">
          <w:t>zero</w:t>
        </w:r>
      </w:ins>
      <w:commentRangeEnd w:id="101"/>
      <w:ins w:id="102" w:author="Andrew Azman" w:date="2017-01-18T10:41:00Z">
        <w:r w:rsidR="000F6CC0">
          <w:rPr>
            <w:rStyle w:val="CommentReference"/>
          </w:rPr>
          <w:commentReference w:id="101"/>
        </w:r>
      </w:ins>
      <w:ins w:id="103" w:author="Andrew Azman" w:date="2017-01-18T10:14:00Z">
        <w:r w:rsidR="00570BE7">
          <w:t>.</w:t>
        </w:r>
        <w:commentRangeEnd w:id="99"/>
        <w:r w:rsidR="00DE13AA">
          <w:rPr>
            <w:rStyle w:val="CommentReference"/>
          </w:rPr>
          <w:commentReference w:id="99"/>
        </w:r>
        <w:r w:rsidR="00570BE7">
          <w:t xml:space="preserve"> </w:t>
        </w:r>
      </w:ins>
      <w:del w:id="104" w:author="Andrew Azman" w:date="2017-01-18T10:13:00Z">
        <w:r w:rsidR="003542BB" w:rsidDel="00570BE7">
          <w:delText xml:space="preserve"> </w:delText>
        </w:r>
      </w:del>
      <w:ins w:id="105" w:author="Andrew Azman" w:date="2017-01-18T10:08:00Z">
        <w:r w:rsidR="00461617">
          <w:t xml:space="preserve"> </w:t>
        </w:r>
      </w:ins>
      <w:del w:id="106" w:author="Andrew Azman" w:date="2017-01-18T10:08:00Z">
        <w:r w:rsidDel="00461617">
          <w:delText xml:space="preserve">and </w:delText>
        </w:r>
      </w:del>
      <w:del w:id="107" w:author="Andrew Azman" w:date="2017-01-18T10:15:00Z">
        <w:r w:rsidDel="00D46AAE">
          <w:delText>linear interpellat</w:delText>
        </w:r>
        <w:r w:rsidR="002347AA" w:rsidDel="00D46AAE">
          <w:delText>ions between 6-month</w:delText>
        </w:r>
        <w:r w:rsidR="00C30928" w:rsidDel="00D46AAE">
          <w:delText xml:space="preserve"> mean VE</w:delText>
        </w:r>
        <w:r w:rsidR="002347AA" w:rsidDel="00D46AAE">
          <w:delText xml:space="preserve"> estimates</w:delText>
        </w:r>
        <w:r w:rsidR="00586F75" w:rsidDel="00D46AAE">
          <w:delText>, bounded at zero and one</w:delText>
        </w:r>
        <w:r w:rsidR="002347AA" w:rsidDel="00D46AAE">
          <w:delText>.</w:delText>
        </w:r>
        <w:r w:rsidR="00586F75" w:rsidDel="00D46AAE">
          <w:delText xml:space="preserve"> </w:delText>
        </w:r>
        <w:r w:rsidR="002347AA" w:rsidDel="00D46AAE">
          <w:delText xml:space="preserve">As the WC vaccine is more commonly used, especially through the </w:delText>
        </w:r>
        <w:r w:rsidR="00B62E25" w:rsidDel="00D46AAE">
          <w:delText>WHO OCV</w:delText>
        </w:r>
        <w:r w:rsidR="002347AA" w:rsidDel="00D46AAE">
          <w:delText xml:space="preserve"> Stockpile, we focus our main results on the WC vaccine and present results for the BS-WC vaccine in the supplement.</w:delText>
        </w:r>
      </w:del>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727FAF25" w:rsidR="000E5266" w:rsidRDefault="00C30928" w:rsidP="00C11B42">
      <w:r>
        <w:t>We</w:t>
      </w:r>
      <w:r w:rsidR="00FB25E1">
        <w:t xml:space="preserve"> estimated migration rates from three</w:t>
      </w:r>
      <w:ins w:id="108" w:author="Andrew Azman" w:date="2017-01-18T10:38:00Z">
        <w:r w:rsidR="009C482B">
          <w:t xml:space="preserve"> example</w:t>
        </w:r>
      </w:ins>
      <w:r w:rsidR="00FB25E1">
        <w:t xml:space="preserve"> settings</w:t>
      </w:r>
      <w:r>
        <w:t xml:space="preserve"> where </w:t>
      </w:r>
      <w:ins w:id="109" w:author="Andrew Azman" w:date="2017-01-18T10:41:00Z">
        <w:r w:rsidR="000F6CC0">
          <w:t>k</w:t>
        </w:r>
      </w:ins>
      <w:r>
        <w:t>OCVs have been</w:t>
      </w:r>
      <w:ins w:id="110" w:author="Andrew Azman" w:date="2017-01-18T10:38:00Z">
        <w:r w:rsidR="009C482B">
          <w:t xml:space="preserve"> representing</w:t>
        </w:r>
        <w:r w:rsidR="00C11B42">
          <w:t xml:space="preserve"> (1) a </w:t>
        </w:r>
      </w:ins>
      <w:ins w:id="111" w:author="Andrew Azman" w:date="2017-01-18T10:40:00Z">
        <w:r w:rsidR="00C11B42">
          <w:t>‘</w:t>
        </w:r>
      </w:ins>
      <w:ins w:id="112" w:author="Andrew Azman" w:date="2017-01-18T10:38:00Z">
        <w:r w:rsidR="00C11B42">
          <w:t>stable</w:t>
        </w:r>
      </w:ins>
      <w:ins w:id="113" w:author="Andrew Azman" w:date="2017-01-18T10:40:00Z">
        <w:r w:rsidR="00C11B42">
          <w:t>’</w:t>
        </w:r>
      </w:ins>
      <w:ins w:id="114" w:author="Andrew Azman" w:date="2017-01-18T10:38:00Z">
        <w:r w:rsidR="00C11B42">
          <w:t xml:space="preserve"> urban </w:t>
        </w:r>
      </w:ins>
      <w:ins w:id="115" w:author="Andrew Azman" w:date="2017-01-18T10:39:00Z">
        <w:r w:rsidR="00C11B42">
          <w:t>population</w:t>
        </w:r>
      </w:ins>
      <w:ins w:id="116" w:author="Andrew Azman" w:date="2017-01-18T10:38:00Z">
        <w:r w:rsidR="00C11B42">
          <w:t>,</w:t>
        </w:r>
      </w:ins>
      <w:ins w:id="117" w:author="Andrew Azman" w:date="2017-01-18T10:39:00Z">
        <w:r w:rsidR="00C11B42">
          <w:t xml:space="preserve"> (2) </w:t>
        </w:r>
      </w:ins>
      <w:ins w:id="118" w:author="Andrew Azman" w:date="2017-01-18T10:40:00Z">
        <w:r w:rsidR="00C11B42">
          <w:t xml:space="preserve">a </w:t>
        </w:r>
      </w:ins>
      <w:ins w:id="119" w:author="Andrew Azman" w:date="2017-01-18T10:39:00Z">
        <w:r w:rsidR="00C11B42">
          <w:t xml:space="preserve">highly mobile urban population and (3) a displaced person setting with </w:t>
        </w:r>
      </w:ins>
      <w:ins w:id="120" w:author="Andrew Azman" w:date="2017-01-18T10:40:00Z">
        <w:r w:rsidR="00C11B42">
          <w:t>intermediate</w:t>
        </w:r>
      </w:ins>
      <w:ins w:id="121" w:author="Andrew Azman" w:date="2017-01-18T10:39:00Z">
        <w:r w:rsidR="00C11B42">
          <w:t xml:space="preserve"> mobility.</w:t>
        </w:r>
      </w:ins>
      <w:r>
        <w:t xml:space="preserve"> </w:t>
      </w:r>
      <w:del w:id="122" w:author="Andrew Azman" w:date="2017-01-18T10:40:00Z">
        <w:r w:rsidDel="00C11B42">
          <w:delText>used in order to create benchmarks for realistic mobility rates</w:delText>
        </w:r>
        <w:r w:rsidR="00FB25E1" w:rsidDel="00C11B42">
          <w:delText xml:space="preserve">. </w:delText>
        </w:r>
      </w:del>
      <w:r w:rsidR="00FB25E1">
        <w:t>First, to represent a more stable</w:t>
      </w:r>
      <w:ins w:id="123" w:author="Andrew Azman" w:date="2017-01-18T10:40:00Z">
        <w:r w:rsidR="00C11B42">
          <w:t xml:space="preserve"> urban</w:t>
        </w:r>
      </w:ins>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ins w:id="124" w:author="Andrew Azman" w:date="2017-01-18T10:17:00Z">
        <w:r w:rsidR="005033C5">
          <w:t xml:space="preserve"> (i.e., an average residence time of 20 years) </w:t>
        </w:r>
      </w:ins>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403D1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20&lt;/sup&gt;", "plainTextFormattedCitation" : "20", "previouslyFormattedCitation" : "&lt;sup&gt;20&lt;/sup&gt;" }, "properties" : { "noteIndex" : 0 }, "schema" : "https://github.com/citation-style-language/schema/raw/master/csl-citation.json" }</w:instrText>
      </w:r>
      <w:r w:rsidR="00046565">
        <w:fldChar w:fldCharType="separate"/>
      </w:r>
      <w:r w:rsidR="00B66BAD" w:rsidRPr="00B66BAD">
        <w:rPr>
          <w:noProof/>
          <w:vertAlign w:val="superscript"/>
        </w:rPr>
        <w:t>20</w:t>
      </w:r>
      <w:r w:rsidR="00046565">
        <w:fldChar w:fldCharType="end"/>
      </w:r>
      <w:r w:rsidR="00FB25E1">
        <w:t xml:space="preserve"> Secondly, to represent a highly mobile </w:t>
      </w:r>
      <w:ins w:id="125" w:author="Andrew Azman" w:date="2017-01-18T10:40:00Z">
        <w:r w:rsidR="00C11B42">
          <w:t xml:space="preserve">urban </w:t>
        </w:r>
      </w:ins>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403D1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21&lt;/sup&gt;", "plainTextFormattedCitation" : "21", "previouslyFormattedCitation" : "&lt;sup&gt;21&lt;/sup&gt;" }, "properties" : { "noteIndex" : 0 }, "schema" : "https://github.com/citation-style-language/schema/raw/master/csl-citation.json" }</w:instrText>
      </w:r>
      <w:r w:rsidR="00046565">
        <w:fldChar w:fldCharType="separate"/>
      </w:r>
      <w:r w:rsidR="00B66BAD" w:rsidRPr="00B66BAD">
        <w:rPr>
          <w:noProof/>
          <w:vertAlign w:val="superscript"/>
        </w:rPr>
        <w:t>21</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r w:rsidR="001E6C5D">
        <w:t xml:space="preserve">PoC </w:t>
      </w:r>
      <w:r w:rsidR="002C409D">
        <w:t xml:space="preserve">Camp in South Sudan </w:t>
      </w:r>
      <w:r w:rsidR="00B62E25">
        <w:t>in the</w:t>
      </w:r>
      <w:r w:rsidR="002C409D">
        <w:t xml:space="preserve"> period from February to October 2016</w:t>
      </w:r>
      <w:r w:rsidR="00B62E25">
        <w:t>, during</w:t>
      </w:r>
      <w:r w:rsidR="002C409D">
        <w:t xml:space="preserve"> which IOM reports a rather stable population of 104,000 people and approximately 2,000 entries/exits per month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lastRenderedPageBreak/>
        <w:t>Outcome Measurements</w:t>
      </w:r>
    </w:p>
    <w:p w14:paraId="34E38EF3" w14:textId="03238EC0" w:rsidR="005C7B32" w:rsidRDefault="007059D1" w:rsidP="005C7B32">
      <w:r>
        <w:t>We define the duration of herd immunity (DHI)</w:t>
      </w:r>
      <w:r w:rsidR="00541512">
        <w:t xml:space="preserve"> </w:t>
      </w:r>
      <w:r>
        <w:t>as the time following a vaccination campaign with 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below one. </w:t>
      </w:r>
      <w:r w:rsidR="005C7B32">
        <w:t>We calculate</w:t>
      </w:r>
    </w:p>
    <w:p w14:paraId="18EFD82C" w14:textId="77777777" w:rsidR="005C7B32" w:rsidRDefault="005C7B32" w:rsidP="005C7B32"/>
    <w:p w14:paraId="4444C5EF" w14:textId="11911B72" w:rsidR="005C7B32" w:rsidRDefault="00476306"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r>
        <w:t>and</w:t>
      </w:r>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commentRangeStart w:id="126"/>
      <w:r w:rsidR="002F2F2F">
        <w:t>and is constant unless otherwise noted</w:t>
      </w:r>
      <w:commentRangeEnd w:id="126"/>
      <w:r w:rsidR="00926ADF">
        <w:rPr>
          <w:rStyle w:val="CommentReference"/>
        </w:rPr>
        <w:commentReference w:id="126"/>
      </w:r>
      <w:r w:rsidR="002F2F2F">
        <w:t>.</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0ACF0E19" w:rsidR="005C7B32" w:rsidRDefault="005C7B32" w:rsidP="005C7B32">
      <w:r>
        <w:t>We use</w:t>
      </w:r>
      <w:r w:rsidR="00D32E9A">
        <w:t xml:space="preserve"> our </w:t>
      </w:r>
      <w:commentRangeStart w:id="127"/>
      <w:r w:rsidR="00D32E9A">
        <w:t xml:space="preserve">measurement </w:t>
      </w:r>
      <w:commentRangeEnd w:id="127"/>
      <w:r w:rsidR="00AA4C1B">
        <w:rPr>
          <w:rStyle w:val="CommentReference"/>
        </w:rPr>
        <w:commentReference w:id="127"/>
      </w:r>
      <w:r w:rsidR="00D32E9A">
        <w:t>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rsidR="00046565">
        <w:fldChar w:fldCharType="separate"/>
      </w:r>
      <w:r w:rsidR="00380776" w:rsidRPr="00380776">
        <w:rPr>
          <w:noProof/>
          <w:vertAlign w:val="superscript"/>
        </w:rPr>
        <w:t>22</w:t>
      </w:r>
      <w:r w:rsidR="00046565">
        <w:fldChar w:fldCharType="end"/>
      </w:r>
      <w:r w:rsidR="00C8088D">
        <w:t xml:space="preserve"> T</w:t>
      </w:r>
      <w:r w:rsidR="00C346FB">
        <w:t xml:space="preserve">he closed-form solution 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m:oMath>
      <w:r w:rsidR="00D77E67">
        <w:t xml:space="preserve">) initiated by a single infectious case </w:t>
      </w:r>
      <w:r w:rsidR="00C346FB">
        <w:t>is</w:t>
      </w:r>
      <w:r w:rsidR="00D77E67">
        <w:t xml:space="preserve"> defined by the Borell-Tanner distribution</w:t>
      </w:r>
      <w:r w:rsidR="00BE2545">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2,23&lt;/sup&gt;", "plainTextFormattedCitation" : "22,23", "previouslyFormattedCitation" : "&lt;sup&gt;22,23&lt;/sup&gt;" }, "properties" : { "noteIndex" : 0 }, "schema" : "https://github.com/citation-style-language/schema/raw/master/csl-citation.json" }</w:instrText>
      </w:r>
      <w:r w:rsidR="00046565">
        <w:fldChar w:fldCharType="separate"/>
      </w:r>
      <w:r w:rsidR="00380776" w:rsidRPr="00380776">
        <w:rPr>
          <w:noProof/>
          <w:vertAlign w:val="superscript"/>
        </w:rPr>
        <w:t>22,23</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w:commentRangeStart w:id="128"/>
          <m:sSup>
            <m:sSupPr>
              <m:ctrlPr>
                <w:rPr>
                  <w:rFonts w:ascii="Cambria Math" w:hAnsi="Cambria Math"/>
                  <w:i/>
                </w:rPr>
              </m:ctrlPr>
            </m:sSupPr>
            <m:e>
              <m:r>
                <w:rPr>
                  <w:rFonts w:ascii="Cambria Math" w:hAnsi="Cambria Math"/>
                </w:rPr>
                <m:t>R</m:t>
              </m:r>
            </m:e>
            <m:sup>
              <m:r>
                <w:rPr>
                  <w:rFonts w:ascii="Cambria Math" w:hAnsi="Cambria Math"/>
                </w:rPr>
                <m:t>-yR</m:t>
              </m:r>
            </m:sup>
          </m:sSup>
          <w:commentRangeEnd w:id="128"/>
          <m:r>
            <m:rPr>
              <m:sty m:val="p"/>
            </m:rPr>
            <w:rPr>
              <w:rStyle w:val="CommentReference"/>
            </w:rPr>
            <w:commentReference w:id="128"/>
          </m:r>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75CB1D75" w:rsidR="005C7B32" w:rsidRDefault="00D32E9A" w:rsidP="00C977BC">
      <w:commentRangeStart w:id="129"/>
      <w:r>
        <w:t xml:space="preserve">We consider </w:t>
      </w:r>
      <w:r w:rsidR="00B62E25">
        <w:t xml:space="preserve">three </w:t>
      </w:r>
      <w:r>
        <w:t>vaccination strategies</w:t>
      </w:r>
      <w:commentRangeEnd w:id="129"/>
      <w:r w:rsidR="00A90700">
        <w:rPr>
          <w:rStyle w:val="CommentReference"/>
        </w:rPr>
        <w:commentReference w:id="129"/>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i.e., “Mass then Maintain.”</w:t>
      </w:r>
      <w:r>
        <w:t xml:space="preserve"> Routine vaccination </w:t>
      </w:r>
      <w:r w:rsidR="00C8088D">
        <w:t>includes the daily allocation of a certain number of vaccine courses to</w:t>
      </w:r>
      <w:r>
        <w:t xml:space="preserve"> </w:t>
      </w:r>
      <w:commentRangeStart w:id="130"/>
      <w:r>
        <w:t xml:space="preserve">individuals who happen to be susceptible </w:t>
      </w:r>
      <w:commentRangeEnd w:id="130"/>
      <w:r w:rsidR="00C977BC">
        <w:rPr>
          <w:rStyle w:val="CommentReference"/>
        </w:rPr>
        <w:commentReference w:id="130"/>
      </w:r>
      <w:r>
        <w:t>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046565">
        <w:fldChar w:fldCharType="separate"/>
      </w:r>
      <w:r w:rsidR="00380776" w:rsidRPr="00380776">
        <w:rPr>
          <w:noProof/>
          <w:vertAlign w:val="superscript"/>
        </w:rPr>
        <w:t>6</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commentRangeStart w:id="131"/>
      <w:r w:rsidR="00DB4165">
        <w:t>.</w:t>
      </w:r>
      <w:commentRangeEnd w:id="131"/>
      <w:r w:rsidR="002246FB">
        <w:rPr>
          <w:rStyle w:val="CommentReference"/>
        </w:rPr>
        <w:commentReference w:id="131"/>
      </w:r>
    </w:p>
    <w:p w14:paraId="53D88260" w14:textId="77777777" w:rsidR="009D0774" w:rsidRDefault="009D0774" w:rsidP="005C7B32"/>
    <w:p w14:paraId="1206957E" w14:textId="05200311" w:rsidR="009D0774" w:rsidRDefault="009D0774" w:rsidP="005C7B32">
      <w:pPr>
        <w:rPr>
          <w:i/>
        </w:rPr>
      </w:pPr>
      <w:r>
        <w:rPr>
          <w:i/>
        </w:rPr>
        <w:t xml:space="preserve">Bentiu PoC </w:t>
      </w:r>
      <w:r w:rsidR="000C2BED">
        <w:rPr>
          <w:i/>
        </w:rPr>
        <w:t xml:space="preserve">Camp </w:t>
      </w:r>
      <w:r>
        <w:rPr>
          <w:i/>
        </w:rPr>
        <w:t>Case Study</w:t>
      </w:r>
    </w:p>
    <w:p w14:paraId="76A2A3DB" w14:textId="4708742C" w:rsidR="0083178D" w:rsidRDefault="00505B2E" w:rsidP="001A3411">
      <w:r>
        <w:t>To demonstrate the value of estimating waning herd immunity, we focus on the recent experiences with vaccination</w:t>
      </w:r>
      <w:r w:rsidR="00E601F2">
        <w:t>, population changes,</w:t>
      </w:r>
      <w:r>
        <w:t xml:space="preserve"> and an outbreak in the Bentiu PoC Camp. T</w:t>
      </w:r>
      <w:r w:rsidR="006168CB">
        <w:t xml:space="preserve">o approximate the Camp population size, we isolated </w:t>
      </w:r>
      <w:r>
        <w:t>four</w:t>
      </w:r>
      <w:r w:rsidR="006168CB">
        <w:t xml:space="preserve"> key periods of population change:</w:t>
      </w:r>
      <w:r w:rsidR="00E601F2">
        <w:t xml:space="preserve"> (1)</w:t>
      </w:r>
      <w:r w:rsidR="006168CB">
        <w:t xml:space="preserve"> </w:t>
      </w:r>
      <w:ins w:id="132" w:author="Andrew Azman" w:date="2017-01-18T11:00:00Z">
        <w:r w:rsidR="001A3411">
          <w:t>‘</w:t>
        </w:r>
      </w:ins>
      <w:del w:id="133" w:author="Andrew Azman" w:date="2017-01-18T11:00:00Z">
        <w:r w:rsidR="006168CB" w:rsidDel="001A3411">
          <w:delText xml:space="preserve">nearly </w:delText>
        </w:r>
      </w:del>
      <w:r w:rsidR="006168CB">
        <w:t>linear</w:t>
      </w:r>
      <w:ins w:id="134" w:author="Andrew Azman" w:date="2017-01-18T11:00:00Z">
        <w:r w:rsidR="001A3411">
          <w:t>’</w:t>
        </w:r>
      </w:ins>
      <w:r w:rsidR="006168CB">
        <w:t xml:space="preserve"> growth</w:t>
      </w:r>
      <w:r>
        <w:t xml:space="preserve"> </w:t>
      </w:r>
      <w:r w:rsidR="00E601F2">
        <w:t>from February 2014 to June 2014; (2)</w:t>
      </w:r>
      <w:r>
        <w:t xml:space="preserve"> </w:t>
      </w:r>
      <w:ins w:id="135" w:author="Andrew Azman" w:date="2017-01-18T11:00:00Z">
        <w:r w:rsidR="001A3411">
          <w:t>‘</w:t>
        </w:r>
      </w:ins>
      <w:del w:id="136" w:author="Andrew Azman" w:date="2017-01-18T11:00:00Z">
        <w:r w:rsidDel="001A3411">
          <w:delText xml:space="preserve">nearly </w:delText>
        </w:r>
      </w:del>
      <w:r>
        <w:t>exponential</w:t>
      </w:r>
      <w:ins w:id="137" w:author="Andrew Azman" w:date="2017-01-18T11:00:00Z">
        <w:r w:rsidR="001A3411">
          <w:t>’</w:t>
        </w:r>
      </w:ins>
      <w:r>
        <w:t xml:space="preserve"> growth from June 2014</w:t>
      </w:r>
      <w:r w:rsidR="006168CB">
        <w:t xml:space="preserve"> until a peak in December 2015;</w:t>
      </w:r>
      <w:r w:rsidR="00E601F2">
        <w:t xml:space="preserve"> (3)</w:t>
      </w:r>
      <w:r w:rsidR="006168CB">
        <w:t xml:space="preserve"> </w:t>
      </w:r>
      <w:ins w:id="138" w:author="Andrew Azman" w:date="2017-01-18T11:00:00Z">
        <w:r w:rsidR="001A3411">
          <w:t>‘</w:t>
        </w:r>
      </w:ins>
      <w:del w:id="139" w:author="Andrew Azman" w:date="2017-01-18T11:00:00Z">
        <w:r w:rsidR="006168CB" w:rsidDel="001A3411">
          <w:delText xml:space="preserve">nearly </w:delText>
        </w:r>
      </w:del>
      <w:r>
        <w:t>exponential</w:t>
      </w:r>
      <w:ins w:id="140" w:author="Andrew Azman" w:date="2017-01-18T11:00:00Z">
        <w:r w:rsidR="001A3411">
          <w:t>’</w:t>
        </w:r>
      </w:ins>
      <w:r w:rsidR="006168CB">
        <w:t xml:space="preserve"> population decay until stabilization in </w:t>
      </w:r>
      <w:r w:rsidR="007C5881">
        <w:t>May 2016</w:t>
      </w:r>
      <w:r w:rsidR="006168CB">
        <w:t xml:space="preserve">; and </w:t>
      </w:r>
      <w:r w:rsidR="00E601F2">
        <w:t xml:space="preserve">(4) </w:t>
      </w:r>
      <w:ins w:id="141" w:author="Andrew Azman" w:date="2017-01-18T11:00:00Z">
        <w:r w:rsidR="001A3411">
          <w:t>‘</w:t>
        </w:r>
      </w:ins>
      <w:del w:id="142" w:author="Andrew Azman" w:date="2017-01-18T11:00:00Z">
        <w:r w:rsidR="006168CB" w:rsidDel="001A3411">
          <w:delText xml:space="preserve">nearly </w:delText>
        </w:r>
      </w:del>
      <w:r w:rsidR="006168CB">
        <w:t>constant</w:t>
      </w:r>
      <w:ins w:id="143" w:author="Andrew Azman" w:date="2017-01-18T11:00:00Z">
        <w:r w:rsidR="001A3411">
          <w:t>’</w:t>
        </w:r>
      </w:ins>
      <w:r w:rsidR="006168CB">
        <w:t xml:space="preserve"> population size until the end of t</w:t>
      </w:r>
      <w:r w:rsidR="001E049A">
        <w:t>he case study in December 2016 (</w:t>
      </w:r>
      <w:r w:rsidR="00D60633">
        <w:t>Fig S1</w:t>
      </w:r>
      <w:r w:rsidR="004E0107">
        <w:t>).</w:t>
      </w:r>
      <w:r>
        <w:t xml:space="preserve"> </w:t>
      </w:r>
      <w:r w:rsidR="00176FEC">
        <w:t>O</w:t>
      </w:r>
      <w:r w:rsidR="0083178D">
        <w:t>f the three million persons targeted for health resources</w:t>
      </w:r>
      <w:r w:rsidR="00176FEC">
        <w:t xml:space="preserve"> in </w:t>
      </w:r>
      <w:r>
        <w:lastRenderedPageBreak/>
        <w:t xml:space="preserve">broader </w:t>
      </w:r>
      <w:r w:rsidR="00176FEC">
        <w:t xml:space="preserve">South Sudan, including </w:t>
      </w:r>
      <w:r w:rsidR="00E601F2">
        <w:t xml:space="preserve">the </w:t>
      </w:r>
      <w:r w:rsidR="00176FEC">
        <w:t>Bentiu PoC</w:t>
      </w:r>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AE6CD2">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4&lt;/sup&gt;", "plainTextFormattedCitation" : "24", "previouslyFormattedCitation" : "&lt;sup&gt;24&lt;/sup&gt;" }, "properties" : { "noteIndex" : 0 }, "schema" : "https://github.com/citation-style-language/schema/raw/master/csl-citation.json" }</w:instrText>
      </w:r>
      <w:r w:rsidR="00E601F2">
        <w:fldChar w:fldCharType="separate"/>
      </w:r>
      <w:r w:rsidR="00380776" w:rsidRPr="00380776">
        <w:rPr>
          <w:noProof/>
          <w:vertAlign w:val="superscript"/>
        </w:rPr>
        <w:t>24</w:t>
      </w:r>
      <w:r w:rsidR="00E601F2">
        <w:fldChar w:fldCharType="end"/>
      </w:r>
      <w:r w:rsidR="00176FEC">
        <w:t xml:space="preserve"> We assumed this to be our demographic turnover rate as a conservatively high estimate</w:t>
      </w:r>
      <w:commentRangeStart w:id="144"/>
      <w:r w:rsidR="00FB1466">
        <w:t>,</w:t>
      </w:r>
      <w:r w:rsidR="00176FEC">
        <w:t xml:space="preserve"> which we show to still be slow relative to other drivers</w:t>
      </w:r>
      <w:r w:rsidR="00E601F2">
        <w:t xml:space="preserve"> of waning herd immunity</w:t>
      </w:r>
      <w:commentRangeEnd w:id="144"/>
      <w:r w:rsidR="00CE1E7A">
        <w:rPr>
          <w:rStyle w:val="CommentReference"/>
        </w:rPr>
        <w:commentReference w:id="144"/>
      </w:r>
      <w:r w:rsidR="00176FEC">
        <w:t>.</w:t>
      </w:r>
      <w:r w:rsidR="00FB1466">
        <w:t xml:space="preserve"> </w:t>
      </w:r>
    </w:p>
    <w:p w14:paraId="7DB1C4DC" w14:textId="7C6EDE34" w:rsidR="00CF2EF3" w:rsidRDefault="00FB1466" w:rsidP="007665E7">
      <w:r>
        <w:br/>
        <w:t>We estimated the susceptibility profile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first scenario, we used empirical measures of all four key </w:t>
      </w:r>
      <w:r w:rsidR="00E601F2">
        <w:t>drivers of waning herd immunity,</w:t>
      </w:r>
      <w:r>
        <w:t xml:space="preserve"> s</w:t>
      </w:r>
      <w:r w:rsidR="00E601F2">
        <w:t>pecifically:</w:t>
      </w:r>
      <w:r>
        <w:t xml:space="preserve"> an empirical dis</w:t>
      </w:r>
      <w:r w:rsidR="00E601F2">
        <w:t xml:space="preserve">tribution of </w:t>
      </w:r>
      <m:oMath>
        <m:r>
          <w:rPr>
            <w:rFonts w:ascii="Cambria Math" w:hAnsi="Cambria Math"/>
          </w:rPr>
          <m:t>VE</m:t>
        </m:r>
        <m:d>
          <m:dPr>
            <m:ctrlPr>
              <w:rPr>
                <w:rFonts w:ascii="Cambria Math" w:hAnsi="Cambria Math"/>
                <w:i/>
              </w:rPr>
            </m:ctrlPr>
          </m:dPr>
          <m:e>
            <m:r>
              <w:rPr>
                <w:rFonts w:ascii="Cambria Math" w:hAnsi="Cambria Math"/>
              </w:rPr>
              <m:t>t</m:t>
            </m:r>
          </m:e>
        </m:d>
      </m:oMath>
      <w:del w:id="145" w:author="Andrew Azman" w:date="2017-01-18T11:49:00Z">
        <w:r w:rsidR="00E601F2" w:rsidDel="00125545">
          <w:delText xml:space="preserve"> for Shanchol</w:delText>
        </w:r>
      </w:del>
      <w:r w:rsidR="00E601F2">
        <w:t>;</w:t>
      </w:r>
      <w:r>
        <w:t xml:space="preserve"> </w:t>
      </w:r>
      <w:r w:rsidR="00E601F2">
        <w:t>a</w:t>
      </w:r>
      <w:r>
        <w:t xml:space="preserve"> dynamic populat</w:t>
      </w:r>
      <w:r w:rsidR="00E601F2">
        <w:t>ion size</w:t>
      </w:r>
      <w:r w:rsidR="00170538">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170538">
        <w:t>,</w:t>
      </w:r>
      <w:r w:rsidR="00E601F2">
        <w:t xml:space="preserve"> described above;</w:t>
      </w:r>
      <w:r>
        <w:t xml:space="preserve"> </w:t>
      </w:r>
      <w:commentRangeStart w:id="146"/>
      <w:r>
        <w:t>routine migration obs</w:t>
      </w:r>
      <w:r w:rsidR="00E601F2">
        <w:t>erved through entries and exits;</w:t>
      </w:r>
      <w:r>
        <w:t xml:space="preserve"> </w:t>
      </w:r>
      <w:commentRangeEnd w:id="146"/>
      <w:r w:rsidR="0061518F">
        <w:rPr>
          <w:rStyle w:val="CommentReference"/>
        </w:rPr>
        <w:commentReference w:id="146"/>
      </w:r>
      <w:r>
        <w:t xml:space="preserve">and 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t xml:space="preserve">. </w:t>
      </w:r>
      <w:commentRangeStart w:id="147"/>
      <w:r>
        <w:t>We</w:t>
      </w:r>
      <w:commentRangeEnd w:id="147"/>
      <w:r w:rsidR="007F6748">
        <w:rPr>
          <w:rStyle w:val="CommentReference"/>
        </w:rPr>
        <w:commentReference w:id="147"/>
      </w:r>
      <w:r>
        <w:t xml:space="preserve"> compare this “observed” scenario with counterfactual scenarios </w:t>
      </w:r>
      <w:r w:rsidR="00E601F2">
        <w:t>that</w:t>
      </w:r>
      <w:r>
        <w:t xml:space="preserve"> eliminate at least one of these drivers and will therefore cause herd immunity to wane more slowly. We constructed a composite counterfactual “best case” scenario in which: </w:t>
      </w:r>
      <m:oMath>
        <m:r>
          <w:rPr>
            <w:rFonts w:ascii="Cambria Math" w:hAnsi="Cambria Math"/>
          </w:rPr>
          <m:t>VE</m:t>
        </m:r>
      </m:oMath>
      <w:r w:rsidR="00E601F2">
        <w:t xml:space="preserve"> </w:t>
      </w:r>
      <w:r>
        <w:t>was held constant at its maximum value (</w:t>
      </w:r>
      <w:del w:id="148" w:author="Andrew Azman" w:date="2017-01-18T11:58:00Z">
        <m:oMath>
          <m:r>
            <w:rPr>
              <w:rFonts w:ascii="Cambria Math" w:hAnsi="Cambria Math"/>
            </w:rPr>
            <m:t>VE</m:t>
          </m:r>
        </m:oMath>
        <w:r w:rsidDel="007665E7">
          <w:delText xml:space="preserve"> = </w:delText>
        </w:r>
      </w:del>
      <w:r>
        <w:t>0.</w:t>
      </w:r>
      <w:commentRangeStart w:id="149"/>
      <w:r>
        <w:t>583</w:t>
      </w:r>
      <w:commentRangeEnd w:id="149"/>
      <w:r w:rsidR="004F145A">
        <w:rPr>
          <w:rStyle w:val="CommentReference"/>
        </w:rPr>
        <w:commentReference w:id="149"/>
      </w:r>
      <w:r>
        <w:t>) for all time since vaccination with Shanchol; the population size was held constant at approximately the level</w:t>
      </w:r>
      <w:r w:rsidR="00E601F2">
        <w:t xml:space="preserve"> observed during the outbreak (</w:t>
      </w:r>
      <w:del w:id="150" w:author="Andrew Azman" w:date="2017-01-18T11:58:00Z">
        <m:oMath>
          <m:r>
            <w:rPr>
              <w:rFonts w:ascii="Cambria Math" w:hAnsi="Cambria Math"/>
            </w:rPr>
            <m:t>N</m:t>
          </m:r>
        </m:oMath>
        <w:r w:rsidDel="007665E7">
          <w:delText xml:space="preserve"> = </w:delText>
        </w:r>
      </w:del>
      <w:r>
        <w:t>100,000); routine m</w:t>
      </w:r>
      <w:r w:rsidR="007C5881">
        <w:t>igration rates were set to zero;</w:t>
      </w:r>
      <w:r>
        <w:t xml:space="preserve"> and birth/death rates set to zero. To isolate the impact of each driver</w:t>
      </w:r>
      <w:r w:rsidR="00CF2EF3">
        <w:t xml:space="preserve"> of waning herd immunity, we simulated </w:t>
      </w:r>
      <w:commentRangeStart w:id="151"/>
      <w:r w:rsidR="00CF2EF3">
        <w:t xml:space="preserve">univariate counterfactual </w:t>
      </w:r>
      <w:commentRangeEnd w:id="151"/>
      <w:r w:rsidR="007665E7">
        <w:rPr>
          <w:rStyle w:val="CommentReference"/>
        </w:rPr>
        <w:commentReference w:id="151"/>
      </w:r>
      <w:r w:rsidR="00CF2EF3">
        <w:t>scenarios under which one driver is set to the “observed” condition while the other three were held at the counterfactual condition (Table 1).</w:t>
      </w:r>
    </w:p>
    <w:p w14:paraId="238E0059" w14:textId="77777777" w:rsidR="00FB1466" w:rsidRDefault="00FB1466" w:rsidP="00FB1466"/>
    <w:p w14:paraId="4A7D7D39" w14:textId="03306059" w:rsidR="00AF416E" w:rsidRDefault="00FB1466" w:rsidP="00AF416E">
      <w:pPr>
        <w:rPr>
          <w:ins w:id="152" w:author="Andrew Azman" w:date="2017-01-18T12:11:00Z"/>
        </w:rPr>
      </w:pPr>
      <w:commentRangeStart w:id="153"/>
      <w:r>
        <w:t>Next</w:t>
      </w:r>
      <w:commentRangeEnd w:id="153"/>
      <w:r w:rsidR="00AF416E">
        <w:rPr>
          <w:rStyle w:val="CommentReference"/>
        </w:rPr>
        <w:commentReference w:id="153"/>
      </w:r>
      <w:r>
        <w:t xml:space="preserve">, we create a measure of attributable percent to assess the relative </w:t>
      </w:r>
      <w:del w:id="154" w:author="Andrew Azman" w:date="2017-01-18T12:09:00Z">
        <w:r w:rsidDel="006A6916">
          <w:delText xml:space="preserve">strength </w:delText>
        </w:r>
      </w:del>
      <w:ins w:id="155" w:author="Andrew Azman" w:date="2017-01-18T12:09:00Z">
        <w:r w:rsidR="006A6916">
          <w:t xml:space="preserve">importance </w:t>
        </w:r>
      </w:ins>
      <w:r>
        <w:t xml:space="preserve">of each driver of waning herd immunity in this case study. We </w:t>
      </w:r>
      <w:del w:id="156" w:author="Andrew Azman" w:date="2017-01-18T12:10:00Z">
        <w:r w:rsidDel="007400CA">
          <w:delText>c</w:delText>
        </w:r>
        <w:r w:rsidR="009D0774" w:rsidDel="007400CA">
          <w:delText>alculate</w:delText>
        </w:r>
      </w:del>
      <w:ins w:id="157" w:author="Andrew Azman" w:date="2017-01-18T12:10:00Z">
        <w:r w:rsidR="007400CA">
          <w:t xml:space="preserve">use our estimates of </w:t>
        </w:r>
      </w:ins>
      <w:ins w:id="158" w:author="Andrew Azman" w:date="2017-01-18T12:07:00Z">
        <w:r w:rsidR="006A6916">
          <w:t xml:space="preserve">the proportion of the population susceptible </w:t>
        </w:r>
      </w:ins>
      <w:del w:id="159" w:author="Andrew Azman" w:date="2017-01-18T12:07:00Z">
        <w:r w:rsidR="009D0774" w:rsidDel="006A6916">
          <w:delText xml:space="preserve"> </w:delText>
        </w:r>
      </w:del>
      <w:moveFromRangeStart w:id="160" w:author="Andrew Azman" w:date="2017-01-18T12:07:00Z" w:name="move472504583"/>
      <w:commentRangeStart w:id="161"/>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moveFrom w:id="162" w:author="Andrew Azman" w:date="2017-01-18T12:07:00Z">
        <w:r w:rsidR="007C5881" w:rsidDel="006A6916">
          <w:t xml:space="preserve"> </w:t>
        </w:r>
      </w:moveFrom>
      <w:moveFromRangeEnd w:id="160"/>
      <w:commentRangeEnd w:id="161"/>
      <w:r w:rsidR="009975BB">
        <w:rPr>
          <w:rStyle w:val="CommentReference"/>
        </w:rPr>
        <w:commentReference w:id="161"/>
      </w:r>
      <w:r w:rsidR="009D0774">
        <w:t>on Oct 16, 2016</w:t>
      </w:r>
      <w:ins w:id="163" w:author="Andrew Azman" w:date="2017-01-18T12:10:00Z">
        <w:r w:rsidR="007400CA">
          <w:t xml:space="preserve">, the start of the outbreak to compare scenarios. Specifically,  </w:t>
        </w:r>
      </w:ins>
      <w:del w:id="164" w:author="Andrew Azman" w:date="2017-01-18T12:10:00Z">
        <w:r w:rsidR="009D0774" w:rsidDel="007400CA">
          <w:delText xml:space="preserve"> </w:delText>
        </w:r>
        <w:moveToRangeStart w:id="165" w:author="Andrew Azman" w:date="2017-01-18T12:07:00Z" w:name="move472504583"/>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del>
      <w:moveTo w:id="166" w:author="Andrew Azman" w:date="2017-01-18T12:07:00Z">
        <w:del w:id="167" w:author="Andrew Azman" w:date="2017-01-18T12:07:00Z">
          <w:r w:rsidR="006A6916" w:rsidDel="006A6916">
            <w:delText xml:space="preserve"> </w:delText>
          </w:r>
        </w:del>
      </w:moveTo>
      <w:moveToRangeEnd w:id="165"/>
      <w:del w:id="168" w:author="Andrew Azman" w:date="2017-01-18T12:10:00Z">
        <w:r w:rsidR="009D0774" w:rsidDel="007400CA">
          <w:delText>in</w:delText>
        </w:r>
        <w:r w:rsidR="00286A28" w:rsidDel="007400CA">
          <w:delText xml:space="preserve"> each </w:delText>
        </w:r>
      </w:del>
      <w:del w:id="169" w:author="Andrew Azman" w:date="2017-01-18T12:08:00Z">
        <w:r w:rsidR="00286A28" w:rsidDel="006A6916">
          <w:delText>uni</w:delText>
        </w:r>
        <w:r w:rsidR="007C5881" w:rsidDel="006A6916">
          <w:delText xml:space="preserve">variate counterfactual </w:delText>
        </w:r>
      </w:del>
      <w:del w:id="170" w:author="Andrew Azman" w:date="2017-01-18T12:10:00Z">
        <w:r w:rsidR="007C5881" w:rsidDel="007400CA">
          <w:delText xml:space="preserve">scenario </w:delText>
        </w:r>
        <m:oMath>
          <m:r>
            <w:rPr>
              <w:rFonts w:ascii="Cambria Math" w:hAnsi="Cambria Math"/>
            </w:rPr>
            <m:t>i</m:t>
          </m:r>
        </m:oMath>
        <w:r w:rsidR="00286A28" w:rsidDel="007400CA">
          <w:delText xml:space="preserve"> and </w:delTex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rsidDel="007400CA">
          <w:delText xml:space="preserve"> for the composite </w:delText>
        </w:r>
        <w:r w:rsidR="009D0774" w:rsidDel="007400CA">
          <w:delText>counter</w:delText>
        </w:r>
        <w:r w:rsidR="00CF2EF3" w:rsidDel="007400CA">
          <w:delText xml:space="preserve">factual </w:delText>
        </w:r>
        <w:r w:rsidR="0047120A" w:rsidDel="007400CA">
          <w:delText>scenario</w:delText>
        </w:r>
        <w:r w:rsidR="009D0774" w:rsidDel="007400CA">
          <w:delText>.</w:delText>
        </w:r>
        <w:r w:rsidR="00286A28" w:rsidDel="007400CA">
          <w:delText xml:space="preserve"> </w:delText>
        </w:r>
      </w:del>
      <w:ins w:id="171" w:author="Andrew Azman" w:date="2017-01-18T12:10:00Z">
        <w:r w:rsidR="007400CA">
          <w:t>f</w:t>
        </w:r>
      </w:ins>
      <w:del w:id="172" w:author="Andrew Azman" w:date="2017-01-18T12:10:00Z">
        <w:r w:rsidR="009D0774" w:rsidDel="007400CA">
          <w:delText>F</w:delText>
        </w:r>
      </w:del>
      <w:r w:rsidR="009D0774">
        <w:t>or each univariate scenario</w:t>
      </w:r>
      <w:r w:rsidR="00286A28">
        <w:t xml:space="preserve"> </w:t>
      </w:r>
      <m:oMath>
        <m:r>
          <w:rPr>
            <w:rFonts w:ascii="Cambria Math" w:hAnsi="Cambria Math"/>
          </w:rPr>
          <m:t>i</m:t>
        </m:r>
      </m:oMath>
      <w:r w:rsidR="009D0774">
        <w:t xml:space="preserve">, </w:t>
      </w:r>
      <w:r w:rsidR="00286A28">
        <w:t xml:space="preserve">we </w:t>
      </w:r>
      <w:r w:rsidR="009D0774">
        <w:t>calculate the difference</w:t>
      </w:r>
      <w:ins w:id="173" w:author="Andrew Azman" w:date="2017-01-18T12:11:00Z">
        <w:r w:rsidR="00AF416E">
          <w:t xml:space="preserve"> between estimates of the proportion of the </w:t>
        </w:r>
      </w:ins>
      <w:ins w:id="174" w:author="Andrew Azman" w:date="2017-01-18T12:12:00Z">
        <w:r w:rsidR="00AF416E">
          <w:t>proportion</w:t>
        </w:r>
      </w:ins>
      <w:ins w:id="175" w:author="Andrew Azman" w:date="2017-01-18T12:11:00Z">
        <w:r w:rsidR="00AF416E">
          <w:t xml:space="preserve"> </w:t>
        </w:r>
      </w:ins>
      <w:ins w:id="176" w:author="Andrew Azman" w:date="2017-01-18T12:12:00Z">
        <w:r w:rsidR="00AF416E">
          <w:t>susceptible</w:t>
        </w:r>
      </w:ins>
      <w:ins w:id="177" w:author="Andrew Azman" w:date="2017-01-18T12:11:00Z">
        <w:r w:rsidR="00AF416E">
          <w:t xml:space="preserve"> at the start of the outbreak with </w:t>
        </w:r>
      </w:ins>
      <w:ins w:id="178" w:author="Andrew Azman" w:date="2017-01-18T12:12:00Z">
        <w:r w:rsidR="00AF416E">
          <w:t>estimates</w:t>
        </w:r>
      </w:ins>
      <w:ins w:id="179" w:author="Andrew Azman" w:date="2017-01-18T12:11:00Z">
        <w:r w:rsidR="00AF416E">
          <w:t xml:space="preserve"> in the composite scenario</w:t>
        </w:r>
      </w:ins>
      <w:ins w:id="180" w:author="Andrew Azman" w:date="2017-01-18T12:12:00Z">
        <w:r w:rsidR="00AF416E">
          <w:t>,</w:t>
        </w:r>
      </w:ins>
    </w:p>
    <w:p w14:paraId="07EA9815" w14:textId="77777777" w:rsidR="00AF416E" w:rsidRDefault="00AF416E" w:rsidP="00AF416E">
      <w:pPr>
        <w:rPr>
          <w:ins w:id="181" w:author="Andrew Azman" w:date="2017-01-18T12:12:00Z"/>
        </w:rPr>
      </w:pPr>
    </w:p>
    <w:p w14:paraId="2C4CA501" w14:textId="77777777" w:rsidR="00AF416E" w:rsidRDefault="006168CB" w:rsidP="00AF416E">
      <w:pPr>
        <w:rPr>
          <w:ins w:id="182" w:author="Andrew Azman" w:date="2017-01-18T12:12:00Z"/>
        </w:rPr>
      </w:pPr>
      <w:r>
        <w:t xml:space="preserv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xml:space="preserve">. </w:t>
      </w:r>
    </w:p>
    <w:p w14:paraId="062D2DE0" w14:textId="77777777" w:rsidR="00AF416E" w:rsidRDefault="00AF416E" w:rsidP="00AF416E">
      <w:pPr>
        <w:rPr>
          <w:ins w:id="183" w:author="Andrew Azman" w:date="2017-01-18T12:12:00Z"/>
        </w:rPr>
      </w:pPr>
    </w:p>
    <w:p w14:paraId="32C39BB8" w14:textId="32BA5CE0" w:rsidR="00AF416E" w:rsidRPr="00AF416E" w:rsidRDefault="00286A28" w:rsidP="00AF416E">
      <w:pPr>
        <w:rPr>
          <w:ins w:id="184" w:author="Andrew Azman" w:date="2017-01-18T12:12:00Z"/>
          <w:rPrChange w:id="185" w:author="Andrew Azman" w:date="2017-01-18T12:12:00Z">
            <w:rPr>
              <w:ins w:id="186" w:author="Andrew Azman" w:date="2017-01-18T12:12:00Z"/>
              <w:rFonts w:ascii="Cambria Math"/>
            </w:rPr>
          </w:rPrChange>
        </w:rPr>
      </w:pPr>
      <w:r>
        <w:t>Finally, we c</w:t>
      </w:r>
      <w:r w:rsidR="006168CB">
        <w:t>alculate the percent of waning herd immunity attributable to each driver</w:t>
      </w:r>
      <w:ins w:id="187" w:author="Andrew Azman" w:date="2017-01-18T12:12:00Z">
        <m:oMath>
          <m:r>
            <w:rPr>
              <w:rFonts w:ascii="Cambria Math" w:hAnsi="Cambria Math"/>
            </w:rPr>
            <m:t xml:space="preserve"> (AR%),</m:t>
          </m:r>
        </m:oMath>
      </w:ins>
    </w:p>
    <w:p w14:paraId="401FD9EF" w14:textId="77777777" w:rsidR="00AF416E" w:rsidRDefault="00AF416E" w:rsidP="00AF416E">
      <w:pPr>
        <w:rPr>
          <w:ins w:id="188" w:author="Andrew Azman" w:date="2017-01-18T12:12:00Z"/>
        </w:rPr>
      </w:pPr>
    </w:p>
    <w:p w14:paraId="57A7BED4" w14:textId="1539A5CF" w:rsidR="00F539C6" w:rsidRPr="00AF416E" w:rsidRDefault="007C5881" w:rsidP="00AF416E">
      <w:del w:id="189" w:author="Andrew Azman" w:date="2017-01-18T12:12:00Z">
        <w:r w:rsidDel="00AF416E">
          <w:delText xml:space="preserve"> </w:delText>
        </w:r>
      </w:del>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4288367F" w:rsidR="006B582E" w:rsidRPr="006B582E" w:rsidRDefault="00C7026D">
      <w:pPr>
        <w:rPr>
          <w:i/>
        </w:rPr>
      </w:pPr>
      <w:commentRangeStart w:id="190"/>
      <w:r>
        <w:rPr>
          <w:i/>
        </w:rPr>
        <w:t>Duration of h</w:t>
      </w:r>
      <w:r w:rsidR="00BE2545">
        <w:rPr>
          <w:i/>
        </w:rPr>
        <w:t>erd p</w:t>
      </w:r>
      <w:r w:rsidR="006B582E">
        <w:rPr>
          <w:i/>
        </w:rPr>
        <w:t>rotection</w:t>
      </w:r>
      <w:r w:rsidR="00BE2545">
        <w:rPr>
          <w:i/>
        </w:rPr>
        <w:t xml:space="preserve"> depends on VE and migration</w:t>
      </w:r>
      <w:commentRangeEnd w:id="190"/>
      <w:r w:rsidR="002C37EC">
        <w:rPr>
          <w:rStyle w:val="CommentReference"/>
        </w:rPr>
        <w:commentReference w:id="190"/>
      </w:r>
    </w:p>
    <w:p w14:paraId="27FD66C6" w14:textId="143AF3BE" w:rsidR="00044C95" w:rsidRDefault="00611687" w:rsidP="003A5593">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w:t>
      </w:r>
      <w:commentRangeStart w:id="191"/>
      <w:r w:rsidR="0028276D">
        <w:t>4.2</w:t>
      </w:r>
      <w:r w:rsidR="00BB6260">
        <w:t xml:space="preserve"> years for the WC vaccine</w:t>
      </w:r>
      <w:r w:rsidR="0028276D">
        <w:t xml:space="preserve"> in our deterministic model framework</w:t>
      </w:r>
      <w:r w:rsidR="00BB6260">
        <w:t xml:space="preserve"> </w:t>
      </w:r>
      <w:commentRangeEnd w:id="191"/>
      <w:r w:rsidR="00195461">
        <w:rPr>
          <w:rStyle w:val="CommentReference"/>
        </w:rPr>
        <w:commentReference w:id="191"/>
      </w:r>
      <w:r w:rsidR="00C345A8">
        <w:t>(</w:t>
      </w:r>
      <w:commentRangeStart w:id="192"/>
      <w:r w:rsidR="00D60633">
        <w:t>Fig 2</w:t>
      </w:r>
      <w:r>
        <w:t>, dotted line</w:t>
      </w:r>
      <w:commentRangeEnd w:id="192"/>
      <w:r w:rsidR="00393A59">
        <w:rPr>
          <w:rStyle w:val="CommentReference"/>
        </w:rPr>
        <w:commentReference w:id="192"/>
      </w:r>
      <w:r w:rsidR="00C032C9">
        <w:t>)</w:t>
      </w:r>
      <w:r w:rsidR="00CF37BB">
        <w:t>. The inclusion of migration can substan</w:t>
      </w:r>
      <w:r w:rsidR="00C032C9">
        <w:t xml:space="preserve">tially decrease </w:t>
      </w:r>
      <w:r w:rsidR="00586F75">
        <w:t>this duration</w:t>
      </w:r>
      <w:r w:rsidR="00C032C9">
        <w:t>. I</w:t>
      </w:r>
      <w:r w:rsidR="00CF37BB">
        <w:t>n a high-migration setting</w:t>
      </w:r>
      <w:ins w:id="193" w:author="Andrew Azman" w:date="2017-01-18T12:29:00Z">
        <w:r w:rsidR="00B46985">
          <w:t>,</w:t>
        </w:r>
      </w:ins>
      <w:r w:rsidR="00CF37BB">
        <w:t xml:space="preserve"> </w:t>
      </w:r>
      <w:del w:id="194" w:author="Andrew Azman" w:date="2017-01-18T12:28:00Z">
        <w:r w:rsidR="00CF37BB" w:rsidDel="003A5593">
          <w:delText>with an average duration</w:delText>
        </w:r>
        <w:r w:rsidR="00C032C9" w:rsidDel="003A5593">
          <w:delText xml:space="preserve"> of residence of</w:delText>
        </w:r>
      </w:del>
      <w:ins w:id="195" w:author="Andrew Azman" w:date="2017-01-18T12:28:00Z">
        <w:r w:rsidR="003A5593">
          <w:t>where individuals on average stay for</w:t>
        </w:r>
      </w:ins>
      <w:r w:rsidR="00C032C9">
        <w:t xml:space="preserve"> 2 years, the duration of </w:t>
      </w:r>
      <w:commentRangeStart w:id="196"/>
      <w:r w:rsidR="00C032C9">
        <w:t xml:space="preserve">any herd protection </w:t>
      </w:r>
      <w:commentRangeEnd w:id="196"/>
      <w:r w:rsidR="00B46985">
        <w:rPr>
          <w:rStyle w:val="CommentReference"/>
        </w:rPr>
        <w:commentReference w:id="196"/>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D60633">
        <w:t>(Fig 2</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w:t>
      </w:r>
      <w:r w:rsidR="00D60633">
        <w:t>Fig S2</w:t>
      </w:r>
      <w:r w:rsidR="0028276D">
        <w:t>)</w:t>
      </w:r>
      <w:r w:rsidR="008B07D1">
        <w:t>.</w:t>
      </w:r>
      <w:r w:rsidR="00C7026D">
        <w:t xml:space="preserve"> Of interest to policy-makers is not just the duration of any herd protection, but specifically the DHI. </w:t>
      </w:r>
      <w:commentRangeStart w:id="197"/>
      <w:r w:rsidR="003640B7">
        <w:t>Fig S3</w:t>
      </w:r>
      <w:r w:rsidR="00C7026D">
        <w:t xml:space="preserve"> shows the strong positive dependence of DHI on high initial VC and low R</w:t>
      </w:r>
      <w:r w:rsidR="00C7026D">
        <w:softHyphen/>
      </w:r>
      <w:r w:rsidR="00C7026D">
        <w:rPr>
          <w:vertAlign w:val="subscript"/>
        </w:rPr>
        <w:t>0</w:t>
      </w:r>
      <w:r w:rsidR="00C7026D">
        <w:rPr>
          <w:vertAlign w:val="subscript"/>
        </w:rPr>
        <w:softHyphen/>
      </w:r>
      <w:r w:rsidR="00C7026D">
        <w:rPr>
          <w:vertAlign w:val="subscript"/>
        </w:rPr>
        <w:softHyphen/>
      </w:r>
      <w:r w:rsidR="00C7026D">
        <w:t>.</w:t>
      </w:r>
      <w:commentRangeEnd w:id="197"/>
      <w:r w:rsidR="006A4AA9">
        <w:rPr>
          <w:rStyle w:val="CommentReference"/>
        </w:rPr>
        <w:commentReference w:id="197"/>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R</w:t>
      </w:r>
      <w:r w:rsidR="00AC44CF">
        <w:rPr>
          <w:i/>
          <w:vertAlign w:val="subscript"/>
        </w:rPr>
        <w:t>e</w:t>
      </w:r>
      <w:r w:rsidR="00AC44CF">
        <w:rPr>
          <w:i/>
        </w:rPr>
        <w:t>(t)</w:t>
      </w:r>
    </w:p>
    <w:p w14:paraId="2C1518C4" w14:textId="499A57FE" w:rsidR="00BB6260" w:rsidRDefault="00BB6260" w:rsidP="00FF5826">
      <w:commentRangeStart w:id="198"/>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403D1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5&lt;/sup&gt;", "plainTextFormattedCitation" : "25", "previouslyFormattedCitation" : "&lt;sup&gt;25&lt;/sup&gt;" }, "properties" : { "noteIndex" : 0 }, "schema" : "https://github.com/citation-style-language/schema/raw/master/csl-citation.json" }</w:instrText>
      </w:r>
      <w:r w:rsidR="00046565">
        <w:fldChar w:fldCharType="separate"/>
      </w:r>
      <w:r w:rsidR="00B66BAD" w:rsidRPr="00B66BAD">
        <w:rPr>
          <w:noProof/>
          <w:vertAlign w:val="superscript"/>
        </w:rPr>
        <w:t>25</w:t>
      </w:r>
      <w:r w:rsidR="00046565">
        <w:fldChar w:fldCharType="end"/>
      </w:r>
      <w:commentRangeEnd w:id="198"/>
      <w:r w:rsidR="00C917E9">
        <w:rPr>
          <w:rStyle w:val="CommentReference"/>
        </w:rPr>
        <w:commentReference w:id="198"/>
      </w:r>
      <w:r>
        <w:t xml:space="preserve"> </w:t>
      </w:r>
      <w:r w:rsidR="00DC6A61">
        <w:t xml:space="preserve">Holding vaccine coverage at 100%, </w:t>
      </w:r>
      <w:commentRangeStart w:id="199"/>
      <w:r w:rsidR="003640B7">
        <w:t xml:space="preserve">Fig 3 </w:t>
      </w:r>
      <w:r w:rsidR="00890B56">
        <w:t xml:space="preserve">shows </w:t>
      </w:r>
      <w:commentRangeEnd w:id="199"/>
      <w:r w:rsidR="00501AFA">
        <w:rPr>
          <w:rStyle w:val="CommentReference"/>
        </w:rPr>
        <w:commentReference w:id="199"/>
      </w:r>
      <w:r w:rsidR="00890B56">
        <w:t xml:space="preserve">that </w:t>
      </w:r>
      <w:r w:rsidR="0061434F">
        <w:t xml:space="preserve">mass vaccination reduces, but not eliminates, </w:t>
      </w:r>
      <w:r w:rsidR="00890B56">
        <w:t>th</w:t>
      </w:r>
      <w:r w:rsidR="0061434F">
        <w:t>e probability of an outbreak</w:t>
      </w:r>
      <w:r w:rsidR="00B259C1">
        <w:t xml:space="preserve"> </w:t>
      </w:r>
      <w:r w:rsidR="00890B56">
        <w:t xml:space="preserve">for a duration of time that depends critically on </w:t>
      </w:r>
      <w:del w:id="200" w:author="Andrew Azman" w:date="2017-01-18T13:30:00Z">
        <w:r w:rsidR="00890B56" w:rsidDel="00284FDC">
          <w:delText xml:space="preserve">the </w:delText>
        </w:r>
      </w:del>
      <w:ins w:id="201" w:author="Andrew Azman" w:date="2017-01-18T13:30:00Z">
        <w:r w:rsidR="00284FDC">
          <w:t xml:space="preserve">how the </w:t>
        </w:r>
      </w:ins>
      <w:r w:rsidR="00890B56">
        <w:t>vaccine efficacy</w:t>
      </w:r>
      <w:ins w:id="202" w:author="Andrew Azman" w:date="2017-01-18T13:30:00Z">
        <w:r w:rsidR="00284FDC">
          <w:t xml:space="preserve"> wanes over time</w:t>
        </w:r>
      </w:ins>
      <w:del w:id="203" w:author="Andrew Azman" w:date="2017-01-18T13:30:00Z">
        <w:r w:rsidR="00DC6A61" w:rsidDel="00284FDC">
          <w:delText xml:space="preserve"> profile</w:delText>
        </w:r>
      </w:del>
      <w:r w:rsidR="00890B56">
        <w:t xml:space="preserve"> and migration rate.</w:t>
      </w:r>
      <w:r w:rsidR="00561BAD">
        <w:t xml:space="preserve"> </w:t>
      </w:r>
      <w:commentRangeStart w:id="204"/>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commentRangeEnd w:id="204"/>
      <w:r w:rsidR="00DC7BB9">
        <w:rPr>
          <w:rStyle w:val="CommentReference"/>
        </w:rPr>
        <w:commentReference w:id="204"/>
      </w:r>
      <w:r w:rsidR="00611687">
        <w:t>F</w:t>
      </w:r>
      <w:r w:rsidR="00537BAE">
        <w:t xml:space="preserve">or a setting with high transmission potential and high migration (red solid line), mass </w:t>
      </w:r>
      <w:del w:id="205" w:author="Andrew Azman" w:date="2017-01-18T13:33:00Z">
        <w:r w:rsidR="00537BAE" w:rsidDel="00FF5826">
          <w:delText xml:space="preserve">WC </w:delText>
        </w:r>
      </w:del>
      <w:r w:rsidR="00537BAE">
        <w:t xml:space="preserve">vaccination may not be able to achieve herd immunity, but </w:t>
      </w:r>
      <w:r w:rsidR="00611687">
        <w:t xml:space="preserve">can </w:t>
      </w:r>
      <w:r w:rsidR="00537BAE">
        <w:t>still drastically reduce</w:t>
      </w:r>
      <w:ins w:id="206" w:author="Andrew Azman" w:date="2017-01-18T13:33:00Z">
        <w:r w:rsidR="00FF5826">
          <w:t xml:space="preserve"> the probability of an outbreak (given an introduction of a case)</w:t>
        </w:r>
      </w:ins>
      <w:r w:rsidR="00537BAE">
        <w:t xml:space="preserve"> </w:t>
      </w:r>
      <w:r w:rsidR="00611687">
        <w:t xml:space="preserve">by nearly 50 </w:t>
      </w:r>
      <w:commentRangeStart w:id="207"/>
      <w:r w:rsidR="00611687">
        <w:t>percentage points</w:t>
      </w:r>
      <w:commentRangeEnd w:id="207"/>
      <w:r w:rsidR="00FF5826">
        <w:rPr>
          <w:rStyle w:val="CommentReference"/>
        </w:rPr>
        <w:commentReference w:id="207"/>
      </w:r>
      <w:del w:id="208" w:author="Andrew Azman" w:date="2017-01-18T13:33:00Z">
        <w:r w:rsidR="00611687" w:rsidDel="00FF5826">
          <w:delText xml:space="preserve"> </w:delText>
        </w:r>
        <w:r w:rsidR="00537BAE" w:rsidDel="00FF5826">
          <w:delText>the probability of an outbreak given introduct</w:delText>
        </w:r>
        <w:r w:rsidR="00611687" w:rsidDel="00FF5826">
          <w:delText>ion</w:delText>
        </w:r>
      </w:del>
      <w:r w:rsidR="00537BAE">
        <w:t>.</w:t>
      </w:r>
    </w:p>
    <w:p w14:paraId="37C3474B" w14:textId="77777777" w:rsidR="00F539C6" w:rsidRDefault="00F539C6"/>
    <w:p w14:paraId="40699E4C" w14:textId="04EB75E7" w:rsidR="006B582E" w:rsidRPr="006B582E" w:rsidRDefault="00AC44CF">
      <w:pPr>
        <w:rPr>
          <w:i/>
        </w:rPr>
      </w:pPr>
      <w:commentRangeStart w:id="209"/>
      <w:r>
        <w:rPr>
          <w:i/>
        </w:rPr>
        <w:t>Optimizing r</w:t>
      </w:r>
      <w:r w:rsidR="006B582E">
        <w:rPr>
          <w:i/>
        </w:rPr>
        <w:t>evaccination</w:t>
      </w:r>
      <w:r>
        <w:rPr>
          <w:i/>
        </w:rPr>
        <w:t xml:space="preserve"> with</w:t>
      </w:r>
      <w:r w:rsidR="006B582E">
        <w:rPr>
          <w:i/>
        </w:rPr>
        <w:t xml:space="preserve"> “Mass then Maintain” strategies</w:t>
      </w:r>
      <w:commentRangeEnd w:id="209"/>
      <w:r w:rsidR="0071291D">
        <w:rPr>
          <w:rStyle w:val="CommentReference"/>
        </w:rPr>
        <w:commentReference w:id="209"/>
      </w:r>
    </w:p>
    <w:p w14:paraId="5AD8BA13" w14:textId="37597855"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02C0D">
        <w:t xml:space="preserve"> (Fig 4</w:t>
      </w:r>
      <w:r w:rsidR="00AC44CF">
        <w:t>)</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t>
      </w:r>
      <w:commentRangeStart w:id="210"/>
      <w:r w:rsidR="006D6B6D">
        <w:t xml:space="preserve">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rough “Mass then Maintain”, and</w:t>
      </w:r>
      <w:r w:rsidR="003B3505">
        <w:t xml:space="preserve"> </w:t>
      </w:r>
      <w:r w:rsidR="00E3037F">
        <w:t>4.0 years through routine v</w:t>
      </w:r>
      <w:r w:rsidR="00B23DD8">
        <w:t>accination</w:t>
      </w:r>
      <w:r w:rsidR="00E86EA7">
        <w:t xml:space="preserve"> </w:t>
      </w:r>
      <w:r w:rsidR="00002C0D">
        <w:t>(Fig 4</w:t>
      </w:r>
      <w:r w:rsidR="009E526A">
        <w:t>)</w:t>
      </w:r>
      <w:r w:rsidR="00493178">
        <w:t>.</w:t>
      </w:r>
      <w:r w:rsidR="00077B6C">
        <w:t xml:space="preserve"> </w:t>
      </w:r>
      <w:commentRangeEnd w:id="210"/>
      <w:r w:rsidR="00B50544">
        <w:rPr>
          <w:rStyle w:val="CommentReference"/>
        </w:rPr>
        <w:commentReference w:id="210"/>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53A06C08" w:rsidR="00966387" w:rsidRDefault="004203D1" w:rsidP="00041293">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w:t>
      </w:r>
      <w:r w:rsidR="00C04090">
        <w:lastRenderedPageBreak/>
        <w:t xml:space="preserve">optimize OCV impact, there is a </w:t>
      </w:r>
      <w:commentRangeStart w:id="211"/>
      <w:r w:rsidR="00C04090">
        <w:t xml:space="preserve">tension </w:t>
      </w:r>
      <w:commentRangeEnd w:id="211"/>
      <w:r w:rsidR="007766B0">
        <w:rPr>
          <w:rStyle w:val="CommentReference"/>
        </w:rPr>
        <w:commentReference w:id="211"/>
      </w:r>
      <w:r w:rsidR="00C04090">
        <w:t xml:space="preserve">between </w:t>
      </w:r>
      <w:r w:rsidR="00167FD3">
        <w:t xml:space="preserve">targeting </w:t>
      </w:r>
      <w:r w:rsidR="00C04090">
        <w:t xml:space="preserve">remote </w:t>
      </w:r>
      <w:r w:rsidR="00167FD3">
        <w:t>communities</w:t>
      </w:r>
      <w:r w:rsidR="00C04090">
        <w:t>, where</w:t>
      </w:r>
      <w:ins w:id="212" w:author="Andrew Azman" w:date="2017-01-18T15:59:00Z">
        <w:r w:rsidR="00041293">
          <w:t xml:space="preserve"> herd</w:t>
        </w:r>
      </w:ins>
      <w:del w:id="213" w:author="Andrew Azman" w:date="2017-01-18T15:59:00Z">
        <w:r w:rsidR="00C04090" w:rsidDel="00041293">
          <w:delText xml:space="preserve"> OCV</w:delText>
        </w:r>
      </w:del>
      <w:r w:rsidR="00C04090">
        <w:t xml:space="preserve"> </w:t>
      </w:r>
      <w:del w:id="214" w:author="Andrew Azman" w:date="2017-01-18T15:59:00Z">
        <w:r w:rsidR="00C04090" w:rsidDel="00041293">
          <w:delText xml:space="preserve">protection </w:delText>
        </w:r>
      </w:del>
      <w:ins w:id="215" w:author="Andrew Azman" w:date="2017-01-18T15:59:00Z">
        <w:r w:rsidR="00041293">
          <w:t>immunity may</w:t>
        </w:r>
      </w:ins>
      <w:del w:id="216" w:author="Andrew Azman" w:date="2017-01-18T15:59:00Z">
        <w:r w:rsidR="002C24BA" w:rsidDel="00041293">
          <w:delText>is</w:delText>
        </w:r>
      </w:del>
      <w:r w:rsidR="00C04090">
        <w:t xml:space="preserve"> </w:t>
      </w:r>
      <w:del w:id="217" w:author="Andrew Azman" w:date="2017-01-18T15:59:00Z">
        <w:r w:rsidR="00C04090" w:rsidDel="00041293">
          <w:delText>long-</w:delText>
        </w:r>
      </w:del>
      <w:r w:rsidR="00C04090">
        <w:t>last</w:t>
      </w:r>
      <w:ins w:id="218" w:author="Andrew Azman" w:date="2017-01-18T15:59:00Z">
        <w:r w:rsidR="00041293">
          <w:t xml:space="preserve"> long due to low immigration</w:t>
        </w:r>
      </w:ins>
      <w:del w:id="219" w:author="Andrew Azman" w:date="2017-01-18T15:59:00Z">
        <w:r w:rsidR="00C04090" w:rsidDel="00041293">
          <w:delText>ing</w:delText>
        </w:r>
      </w:del>
      <w:r w:rsidR="002C24BA">
        <w:t xml:space="preserve"> but cholera introduction is rare</w:t>
      </w:r>
      <w:r w:rsidR="00C04090">
        <w:t>, and highly mobile communities, where the opposite is expected.</w:t>
      </w:r>
      <w:r w:rsidR="000E5D49">
        <w:t xml:space="preserve"> </w:t>
      </w:r>
      <w:commentRangeStart w:id="220"/>
      <w:r w:rsidR="00002C0D">
        <w:t xml:space="preserve">Fig 5 </w:t>
      </w:r>
      <w:r w:rsidR="000E5D49">
        <w:t>show</w:t>
      </w:r>
      <w:r w:rsidR="00551453">
        <w:t>s</w:t>
      </w:r>
      <w:commentRangeEnd w:id="220"/>
      <w:r w:rsidR="00744CD9">
        <w:rPr>
          <w:rStyle w:val="CommentReference"/>
        </w:rPr>
        <w:commentReference w:id="220"/>
      </w:r>
      <w:r w:rsidR="00456D57">
        <w:t xml:space="preserve"> that communities with </w:t>
      </w:r>
      <w:commentRangeStart w:id="221"/>
      <w:r w:rsidR="00456D57">
        <w:t xml:space="preserve">intermediate levels of connectedness </w:t>
      </w:r>
      <w:commentRangeEnd w:id="221"/>
      <w:r w:rsidR="00046563">
        <w:rPr>
          <w:rStyle w:val="CommentReference"/>
        </w:rPr>
        <w:commentReference w:id="221"/>
      </w:r>
      <w:r w:rsidR="00456D57">
        <w:t>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002C0D">
        <w:t xml:space="preserve"> of Fig 5</w:t>
      </w:r>
      <w:r w:rsidR="00501B43">
        <w:t>,</w:t>
      </w:r>
      <w:r w:rsidR="008C332F">
        <w:t xml:space="preserve"> where R</w:t>
      </w:r>
      <w:r w:rsidR="008C332F">
        <w:rPr>
          <w:vertAlign w:val="subscript"/>
        </w:rPr>
        <w:t>0</w:t>
      </w:r>
      <w:r w:rsidR="008C332F">
        <w:t>=1.5 and the probability an incoming migrant is infectious is 1/N,</w:t>
      </w:r>
      <w:r w:rsidR="00501B43">
        <w:t xml:space="preserve"> </w:t>
      </w:r>
      <w:r w:rsidR="002C24BA">
        <w:t>the migration rate recorded in Bentiu in mid-2016 is near the optimal condition for maximizing the impact of a single mass vaccination campaign in the 4-6 year time horizon.</w:t>
      </w:r>
      <w:r w:rsidR="002C24BA" w:rsidRPr="002C24BA">
        <w:t xml:space="preserve"> </w:t>
      </w:r>
      <w:r w:rsidR="002C24BA">
        <w:t>If one is interested in shorter time horizons since vaccination, the migration rate that maximizes vaccine impact favors mobile communities, similar to the high population turnover observed in Dhaka in the study by Qadri et al</w:t>
      </w:r>
      <w:r w:rsidR="00046565">
        <w:t>.</w:t>
      </w:r>
      <w:r w:rsidR="00046565">
        <w:fldChar w:fldCharType="begin" w:fldLock="1"/>
      </w:r>
      <w:r w:rsidR="00403D1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21&lt;/sup&gt;", "plainTextFormattedCitation" : "21", "previouslyFormattedCitation" : "&lt;sup&gt;21&lt;/sup&gt;" }, "properties" : { "noteIndex" : 0 }, "schema" : "https://github.com/citation-style-language/schema/raw/master/csl-citation.json" }</w:instrText>
      </w:r>
      <w:r w:rsidR="00046565">
        <w:fldChar w:fldCharType="separate"/>
      </w:r>
      <w:r w:rsidR="00B66BAD" w:rsidRPr="00B66BAD">
        <w:rPr>
          <w:noProof/>
          <w:vertAlign w:val="superscript"/>
        </w:rPr>
        <w:t>21</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Bentiu PoC</w:t>
      </w:r>
      <w:r>
        <w:rPr>
          <w:i/>
        </w:rPr>
        <w:t xml:space="preserve"> Camp</w:t>
      </w:r>
    </w:p>
    <w:p w14:paraId="5CCF5D4C" w14:textId="75946E5F" w:rsidR="00520DD4" w:rsidRDefault="009B1E00" w:rsidP="00647CD9">
      <w:r>
        <w:t>The Bentiu PoC Camp grew from 4</w:t>
      </w:r>
      <w:r w:rsidR="00DA6BB9">
        <w:t>,</w:t>
      </w:r>
      <w:r>
        <w:t xml:space="preserve">291 occupants in February 2014 to a peak of 140,101 in December 2015 and then converged to approximately 100,000 in </w:t>
      </w:r>
      <w:r w:rsidR="007C5881">
        <w:t>May</w:t>
      </w:r>
      <w:r>
        <w:t xml:space="preserve"> 2016 (</w:t>
      </w:r>
      <w:r w:rsidR="00002C0D">
        <w:t>Fig 6A</w:t>
      </w:r>
      <w:r>
        <w:t xml:space="preserve">). Two large OCV campaigns were performed using enough vaccines to achieve </w:t>
      </w:r>
      <w:ins w:id="222" w:author="Andrew Azman" w:date="2017-01-18T16:09:00Z">
        <w:r w:rsidR="009474FC">
          <w:t xml:space="preserve">two-dose(?) </w:t>
        </w:r>
      </w:ins>
      <w:r>
        <w:t>coverage of 82% in July 2014 and 90% in June 2015.</w:t>
      </w:r>
      <w:ins w:id="223" w:author="Andrew Azman" w:date="2017-01-18T16:09:00Z">
        <w:r w:rsidR="009474FC">
          <w:t>[cite]</w:t>
        </w:r>
      </w:ins>
      <w:r>
        <w:t xml:space="preserve"> </w:t>
      </w:r>
      <w:ins w:id="224" w:author="Andrew Azman" w:date="2017-01-18T16:10:00Z">
        <w:r w:rsidR="009474FC">
          <w:t xml:space="preserve">Assuming a </w:t>
        </w:r>
      </w:ins>
      <w:ins w:id="225" w:author="Andrew Azman" w:date="2017-01-18T16:13:00Z">
        <w:r w:rsidR="00647CD9">
          <w:t>cholera</w:t>
        </w:r>
      </w:ins>
      <w:ins w:id="226" w:author="Andrew Azman" w:date="2017-01-18T16:10:00Z">
        <w:r w:rsidR="009474FC">
          <w:t>-naïve population before vaccination, w</w:t>
        </w:r>
      </w:ins>
      <w:del w:id="227" w:author="Andrew Azman" w:date="2017-01-18T16:10:00Z">
        <w:r w:rsidDel="009474FC">
          <w:delText>W</w:delText>
        </w:r>
      </w:del>
      <w:r>
        <w:t>e</w:t>
      </w:r>
      <w:r w:rsidR="00966387">
        <w:t xml:space="preserve"> </w:t>
      </w:r>
      <w:r>
        <w:t>estimate</w:t>
      </w:r>
      <w:r w:rsidR="00966387">
        <w:t xml:space="preserve"> the population fraction susceptible </w:t>
      </w:r>
      <w:r w:rsidR="00104461">
        <w:t>increased</w:t>
      </w:r>
      <w:r w:rsidR="00966387">
        <w:t xml:space="preserve"> to </w:t>
      </w:r>
      <w:commentRangeStart w:id="228"/>
      <w:del w:id="229" w:author="Andrew Azman" w:date="2017-01-18T16:11:00Z">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oMath>
      </w:del>
      <m:oMath>
        <m:r>
          <w:rPr>
            <w:rFonts w:ascii="Cambria Math" w:hAnsi="Cambria Math"/>
          </w:rPr>
          <m:t>0.78</m:t>
        </m:r>
        <w:commentRangeEnd w:id="228"/>
        <m:r>
          <m:rPr>
            <m:sty m:val="p"/>
          </m:rPr>
          <w:rPr>
            <w:rStyle w:val="CommentReference"/>
          </w:rPr>
          <w:commentReference w:id="228"/>
        </m:r>
      </m:oMath>
      <w:r w:rsidR="00966387">
        <w:t xml:space="preserve"> by October 16, 2016, at which time the first cholera case of the outbreak was detected (</w:t>
      </w:r>
      <w:r w:rsidR="00002C0D">
        <w:t>Fig 6B</w:t>
      </w:r>
      <w:r w:rsidR="00966387">
        <w:t>).</w:t>
      </w:r>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1.18,</w:t>
      </w:r>
      <w:r>
        <w:t xml:space="preserve"> which</w:t>
      </w:r>
      <w:r w:rsidR="00966387">
        <w:t xml:space="preserve"> </w:t>
      </w:r>
      <w:r>
        <w:t>corresponds</w:t>
      </w:r>
      <w:r w:rsidR="00966387">
        <w:t xml:space="preserve"> to a </w:t>
      </w:r>
      <w:r w:rsidR="00BF150A">
        <w:t xml:space="preserve">sizeable </w:t>
      </w:r>
      <w:r w:rsidR="00966387">
        <w:t>30% probability that the introduction of a single cholera case would spark an outbreak of at least 50 cases (</w:t>
      </w:r>
      <w:r w:rsidR="00002C0D">
        <w:t>Fig 6C</w:t>
      </w:r>
      <w:r w:rsidR="00966387">
        <w:t>).</w:t>
      </w:r>
      <w:r w:rsidR="00BF150A">
        <w:t xml:space="preserve"> </w:t>
      </w:r>
      <w:commentRangeStart w:id="230"/>
      <w:r w:rsidR="00BF150A">
        <w:t xml:space="preserve">To assess w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w:t>
      </w:r>
      <w:commentRangeStart w:id="231"/>
      <w:r w:rsidR="00BF150A">
        <w:t>multiple retrospective methods</w:t>
      </w:r>
      <w:commentRangeEnd w:id="231"/>
      <w:r w:rsidR="00503C7E">
        <w:rPr>
          <w:rStyle w:val="CommentReference"/>
        </w:rPr>
        <w:commentReference w:id="231"/>
      </w:r>
      <w:r w:rsidR="00BF150A">
        <w:t xml:space="preserve">. We found that </w:t>
      </w:r>
      <w:r w:rsidR="00520DD4">
        <w:t xml:space="preserve">a mea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commentRangeEnd w:id="230"/>
      <w:r w:rsidR="00647CD9">
        <w:rPr>
          <w:rStyle w:val="CommentReference"/>
        </w:rPr>
        <w:commentReference w:id="230"/>
      </w:r>
    </w:p>
    <w:p w14:paraId="7ECABF59" w14:textId="77777777" w:rsidR="00520DD4" w:rsidRDefault="00520DD4" w:rsidP="00520DD4"/>
    <w:p w14:paraId="4206D01F" w14:textId="088B6C45" w:rsidR="00624556" w:rsidRPr="00DF6B9D" w:rsidRDefault="00100825" w:rsidP="00C976A5">
      <w:r>
        <w:t xml:space="preserve">The drivers of waning herd immunity in this population, from strongest to weakest, were population growth </w:t>
      </w:r>
      <m:oMath>
        <m:r>
          <w:rPr>
            <w:rFonts w:ascii="Cambria Math" w:hAnsi="Cambria Math"/>
          </w:rPr>
          <m:t>N(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w:del w:id="232" w:author="Andrew Azman" w:date="2017-01-18T16:35:00Z">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oMath>
      </w:del>
      <m:oMath>
        <m:r>
          <w:rPr>
            <w:rFonts w:ascii="Cambria Math" w:hAnsi="Cambria Math"/>
          </w:rPr>
          <m:t>0.46</m:t>
        </m:r>
      </m:oMath>
      <w:r>
        <w:t xml:space="preserve">, which would render </w:t>
      </w:r>
      <w:r w:rsidR="00DF6B9D">
        <w:t xml:space="preserve">herd immunity even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08A486F5" w:rsidR="00403CC2" w:rsidRPr="00403CC2" w:rsidRDefault="00403CC2" w:rsidP="00403CC2">
      <w:pPr>
        <w:rPr>
          <w:b/>
        </w:rPr>
      </w:pPr>
      <w:r w:rsidRPr="00403CC2">
        <w:rPr>
          <w:b/>
        </w:rPr>
        <w:lastRenderedPageBreak/>
        <w:t xml:space="preserve">Table 1. </w:t>
      </w:r>
      <w:commentRangeStart w:id="233"/>
      <w:r w:rsidRPr="00403CC2">
        <w:rPr>
          <w:b/>
        </w:rPr>
        <w:t>Drivers of waning herd immunity in Bentiu PoC</w:t>
      </w:r>
      <w:r w:rsidR="00BE225F">
        <w:rPr>
          <w:b/>
        </w:rPr>
        <w:t xml:space="preserve"> Camp</w:t>
      </w:r>
      <w:commentRangeEnd w:id="233"/>
      <w:r w:rsidR="00F837D1">
        <w:rPr>
          <w:rStyle w:val="CommentReference"/>
        </w:rPr>
        <w:commentReference w:id="233"/>
      </w:r>
    </w:p>
    <w:tbl>
      <w:tblPr>
        <w:tblStyle w:val="TableGrid"/>
        <w:tblW w:w="0" w:type="auto"/>
        <w:tblInd w:w="-522" w:type="dxa"/>
        <w:tblLayout w:type="fixed"/>
        <w:tblLook w:val="04A0" w:firstRow="1" w:lastRow="0" w:firstColumn="1" w:lastColumn="0" w:noHBand="0" w:noVBand="1"/>
      </w:tblPr>
      <w:tblGrid>
        <w:gridCol w:w="1620"/>
        <w:gridCol w:w="1080"/>
        <w:gridCol w:w="1170"/>
        <w:gridCol w:w="1080"/>
        <w:gridCol w:w="1170"/>
        <w:gridCol w:w="1170"/>
        <w:gridCol w:w="720"/>
        <w:gridCol w:w="1440"/>
      </w:tblGrid>
      <w:tr w:rsidR="00A26E68" w:rsidRPr="009D0774" w14:paraId="3ED90BCB" w14:textId="552522B7" w:rsidTr="00A26E6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170" w:type="dxa"/>
            <w:vAlign w:val="center"/>
          </w:tcPr>
          <w:p w14:paraId="4D5040B8" w14:textId="236BECD0" w:rsidR="007C15E6" w:rsidRPr="009D0774" w:rsidRDefault="00A26E68" w:rsidP="00D65AB7">
            <w:pPr>
              <w:jc w:val="center"/>
              <w:rPr>
                <w:b/>
                <w:sz w:val="20"/>
                <w:szCs w:val="20"/>
              </w:rPr>
            </w:pPr>
            <w:commentRangeStart w:id="234"/>
            <m:oMathPara>
              <m:oMath>
                <m:r>
                  <m:rPr>
                    <m:sty m:val="bi"/>
                  </m:rPr>
                  <w:rPr>
                    <w:rFonts w:ascii="Cambria Math" w:hAnsi="Cambria Math"/>
                    <w:sz w:val="20"/>
                    <w:szCs w:val="20"/>
                  </w:rPr>
                  <m:t>N(t)</m:t>
                </m:r>
                <w:commentRangeEnd w:id="234"/>
                <m:r>
                  <m:rPr>
                    <m:sty m:val="p"/>
                  </m:rPr>
                  <w:rPr>
                    <w:rStyle w:val="CommentReference"/>
                  </w:rPr>
                  <w:commentReference w:id="234"/>
                </m:r>
              </m:oMath>
            </m:oMathPara>
          </w:p>
        </w:tc>
        <w:tc>
          <w:tcPr>
            <w:tcW w:w="1080" w:type="dxa"/>
            <w:vAlign w:val="center"/>
          </w:tcPr>
          <w:p w14:paraId="514941D3" w14:textId="7E656737" w:rsidR="00A26E68" w:rsidRDefault="00A26E68" w:rsidP="00D65AB7">
            <w:pPr>
              <w:jc w:val="center"/>
              <w:rPr>
                <w:b/>
                <w:sz w:val="20"/>
                <w:szCs w:val="20"/>
              </w:rPr>
            </w:pPr>
            <w:r>
              <w:rPr>
                <w:b/>
                <w:sz w:val="20"/>
                <w:szCs w:val="20"/>
              </w:rPr>
              <w:t>Birth &amp;</w:t>
            </w:r>
          </w:p>
          <w:p w14:paraId="1ACFC1AA" w14:textId="026F1280" w:rsidR="007C15E6" w:rsidRPr="009D0774" w:rsidRDefault="007C15E6" w:rsidP="00D65AB7">
            <w:pPr>
              <w:jc w:val="center"/>
              <w:rPr>
                <w:b/>
                <w:sz w:val="20"/>
                <w:szCs w:val="20"/>
              </w:rPr>
            </w:pPr>
            <w:r w:rsidRPr="009D0774">
              <w:rPr>
                <w:b/>
                <w:sz w:val="20"/>
                <w:szCs w:val="20"/>
              </w:rPr>
              <w:t>Death</w:t>
            </w:r>
          </w:p>
        </w:tc>
        <w:tc>
          <w:tcPr>
            <w:tcW w:w="1170" w:type="dxa"/>
            <w:vAlign w:val="center"/>
          </w:tcPr>
          <w:p w14:paraId="2F456309" w14:textId="538201A7" w:rsidR="007C15E6" w:rsidRPr="009D0774" w:rsidRDefault="007C15E6" w:rsidP="00D65AB7">
            <w:pPr>
              <w:jc w:val="center"/>
              <w:rPr>
                <w:b/>
                <w:sz w:val="20"/>
                <w:szCs w:val="20"/>
              </w:rPr>
            </w:pPr>
            <w:r w:rsidRPr="009D0774">
              <w:rPr>
                <w:b/>
                <w:sz w:val="20"/>
                <w:szCs w:val="20"/>
              </w:rPr>
              <w:t>Routine Migration</w:t>
            </w:r>
          </w:p>
        </w:tc>
        <w:tc>
          <w:tcPr>
            <w:tcW w:w="1170" w:type="dxa"/>
            <w:vAlign w:val="center"/>
          </w:tcPr>
          <w:p w14:paraId="30F9F414" w14:textId="77777777" w:rsidR="00A26E68" w:rsidRPr="00A26E68" w:rsidRDefault="00A26E68" w:rsidP="00A26E68">
            <w:pPr>
              <w:jc w:val="center"/>
              <w:rPr>
                <w:b/>
                <w:sz w:val="20"/>
                <w:szCs w:val="20"/>
              </w:rPr>
            </w:pPr>
            <m:oMathPara>
              <m:oMath>
                <m:r>
                  <m:rPr>
                    <m:sty m:val="bi"/>
                  </m:rPr>
                  <w:rPr>
                    <w:rFonts w:ascii="Cambria Math" w:hAnsi="Cambria Math"/>
                    <w:sz w:val="20"/>
                    <w:szCs w:val="20"/>
                  </w:rPr>
                  <m:t>X(t)</m:t>
                </m:r>
              </m:oMath>
            </m:oMathPara>
          </w:p>
          <w:p w14:paraId="13F526AA" w14:textId="4D0860EC" w:rsidR="00A26E68" w:rsidRPr="00A26E68" w:rsidRDefault="00A26E68" w:rsidP="00A26E68">
            <w:pPr>
              <w:jc w:val="center"/>
              <w:rPr>
                <w:b/>
                <w:sz w:val="20"/>
                <w:szCs w:val="20"/>
                <w:vertAlign w:val="subscript"/>
              </w:rPr>
            </w:pPr>
            <w:r>
              <w:rPr>
                <w:b/>
                <w:sz w:val="20"/>
                <w:szCs w:val="20"/>
              </w:rPr>
              <w:t>on Oct 16, 2016</w:t>
            </w:r>
          </w:p>
        </w:tc>
        <w:tc>
          <w:tcPr>
            <w:tcW w:w="72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A26E68" w:rsidRPr="009D0774" w14:paraId="75941E69" w14:textId="77777777" w:rsidTr="00A26E68">
        <w:tc>
          <w:tcPr>
            <w:tcW w:w="1620" w:type="dxa"/>
            <w:shd w:val="clear" w:color="auto" w:fill="auto"/>
            <w:vAlign w:val="center"/>
          </w:tcPr>
          <w:p w14:paraId="3F663B80" w14:textId="624FD6B9"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20B6C078" w:rsidR="007C15E6" w:rsidRPr="009D0774" w:rsidRDefault="007C15E6" w:rsidP="00D65AB7">
            <w:pPr>
              <w:jc w:val="center"/>
              <w:rPr>
                <w:sz w:val="20"/>
                <w:szCs w:val="20"/>
              </w:rPr>
            </w:pPr>
            <w:del w:id="235" w:author="Andrew Azman" w:date="2017-01-18T11:56:00Z">
              <w:r w:rsidRPr="009D0774" w:rsidDel="00490C09">
                <w:rPr>
                  <w:sz w:val="20"/>
                  <w:szCs w:val="20"/>
                </w:rPr>
                <w:delText>VE=</w:delText>
              </w:r>
            </w:del>
            <w:r w:rsidRPr="009D0774">
              <w:rPr>
                <w:sz w:val="20"/>
                <w:szCs w:val="20"/>
              </w:rPr>
              <w:t>0.583</w:t>
            </w:r>
          </w:p>
        </w:tc>
        <w:tc>
          <w:tcPr>
            <w:tcW w:w="1170" w:type="dxa"/>
            <w:shd w:val="clear" w:color="auto" w:fill="D9D9D9" w:themeFill="background1" w:themeFillShade="D9"/>
            <w:vAlign w:val="center"/>
          </w:tcPr>
          <w:p w14:paraId="7B786504" w14:textId="7313796E" w:rsidR="007C15E6" w:rsidRPr="009D0774" w:rsidRDefault="007C15E6" w:rsidP="00D65AB7">
            <w:pPr>
              <w:jc w:val="center"/>
              <w:rPr>
                <w:sz w:val="20"/>
                <w:szCs w:val="20"/>
              </w:rPr>
            </w:pPr>
            <w:del w:id="236" w:author="Andrew Azman" w:date="2017-01-18T11:57:00Z">
              <w:r w:rsidRPr="009D0774" w:rsidDel="00490C09">
                <w:rPr>
                  <w:sz w:val="20"/>
                  <w:szCs w:val="20"/>
                </w:rPr>
                <w:delText>N=</w:delText>
              </w:r>
            </w:del>
            <w:r w:rsidRPr="009D0774">
              <w:rPr>
                <w:sz w:val="20"/>
                <w:szCs w:val="20"/>
              </w:rPr>
              <w:t xml:space="preserve">100,000 </w:t>
            </w:r>
          </w:p>
        </w:tc>
        <w:tc>
          <w:tcPr>
            <w:tcW w:w="108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7291B587" w14:textId="64D6A120" w:rsidR="007C15E6" w:rsidRPr="009D0774" w:rsidRDefault="007C15E6" w:rsidP="00D65AB7">
            <w:pPr>
              <w:jc w:val="center"/>
              <w:rPr>
                <w:sz w:val="20"/>
                <w:szCs w:val="20"/>
              </w:rPr>
            </w:pPr>
            <w:r w:rsidRPr="009D0774">
              <w:rPr>
                <w:sz w:val="20"/>
                <w:szCs w:val="20"/>
              </w:rPr>
              <w:t>0.46</w:t>
            </w:r>
          </w:p>
        </w:tc>
        <w:tc>
          <w:tcPr>
            <w:tcW w:w="72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A26E68" w:rsidRPr="009D0774" w14:paraId="35D323DB" w14:textId="13FB3E72" w:rsidTr="00A26E6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m:oMath>
              <m:r>
                <m:rPr>
                  <m:sty m:val="bi"/>
                </m:rPr>
                <w:rPr>
                  <w:rFonts w:ascii="Cambria Math" w:hAnsi="Cambria Math"/>
                  <w:sz w:val="20"/>
                  <w:szCs w:val="20"/>
                </w:rPr>
                <m:t>VE(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011020CF" w14:textId="6683123F" w:rsidR="007C15E6" w:rsidRPr="009D0774" w:rsidRDefault="007C15E6" w:rsidP="00642CB4">
            <w:pPr>
              <w:jc w:val="center"/>
              <w:rPr>
                <w:sz w:val="20"/>
                <w:szCs w:val="20"/>
              </w:rPr>
            </w:pPr>
            <w:del w:id="237" w:author="Andrew Azman" w:date="2017-01-18T11:57:00Z">
              <w:r w:rsidRPr="009D0774" w:rsidDel="00490C09">
                <w:rPr>
                  <w:sz w:val="20"/>
                  <w:szCs w:val="20"/>
                </w:rPr>
                <w:delText>N=</w:delText>
              </w:r>
            </w:del>
            <w:r w:rsidRPr="009D0774">
              <w:rPr>
                <w:sz w:val="20"/>
                <w:szCs w:val="20"/>
              </w:rPr>
              <w:t xml:space="preserve">100,000 </w:t>
            </w:r>
          </w:p>
        </w:tc>
        <w:tc>
          <w:tcPr>
            <w:tcW w:w="108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987B263" w14:textId="4D4C69D7" w:rsidR="007C15E6" w:rsidRPr="009D0774" w:rsidRDefault="007C15E6" w:rsidP="00D65AB7">
            <w:pPr>
              <w:jc w:val="center"/>
              <w:rPr>
                <w:sz w:val="20"/>
                <w:szCs w:val="20"/>
              </w:rPr>
            </w:pPr>
            <w:r w:rsidRPr="009D0774">
              <w:rPr>
                <w:sz w:val="20"/>
                <w:szCs w:val="20"/>
              </w:rPr>
              <w:t>0.51</w:t>
            </w:r>
          </w:p>
        </w:tc>
        <w:tc>
          <w:tcPr>
            <w:tcW w:w="720" w:type="dxa"/>
            <w:vAlign w:val="center"/>
          </w:tcPr>
          <w:p w14:paraId="42B31062" w14:textId="244AFA59" w:rsidR="007C15E6" w:rsidRPr="009D0774" w:rsidRDefault="007C15E6" w:rsidP="007C15E6">
            <w:pPr>
              <w:jc w:val="center"/>
              <w:rPr>
                <w:sz w:val="20"/>
                <w:szCs w:val="20"/>
              </w:rPr>
            </w:pPr>
            <w:r>
              <w:rPr>
                <w:sz w:val="20"/>
                <w:szCs w:val="20"/>
              </w:rPr>
              <w:t>0.05</w:t>
            </w:r>
          </w:p>
        </w:tc>
        <w:tc>
          <w:tcPr>
            <w:tcW w:w="1440" w:type="dxa"/>
            <w:vAlign w:val="center"/>
          </w:tcPr>
          <w:p w14:paraId="289769CA" w14:textId="771A3012" w:rsidR="007C15E6" w:rsidRPr="009D0774" w:rsidRDefault="007C15E6" w:rsidP="009D0774">
            <w:pPr>
              <w:jc w:val="center"/>
              <w:rPr>
                <w:sz w:val="20"/>
                <w:szCs w:val="20"/>
              </w:rPr>
            </w:pPr>
            <w:r w:rsidRPr="009D0774">
              <w:rPr>
                <w:sz w:val="20"/>
                <w:szCs w:val="20"/>
              </w:rPr>
              <w:t>11.6%</w:t>
            </w:r>
          </w:p>
        </w:tc>
      </w:tr>
      <w:tr w:rsidR="00A26E68" w:rsidRPr="009D0774" w14:paraId="23694327" w14:textId="53C24412" w:rsidTr="00A26E6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m:oMath>
              <m:r>
                <m:rPr>
                  <m:sty m:val="bi"/>
                </m:rPr>
                <w:rPr>
                  <w:rFonts w:ascii="Cambria Math" w:hAnsi="Cambria Math"/>
                  <w:sz w:val="20"/>
                  <w:szCs w:val="20"/>
                </w:rPr>
                <m:t>N(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5507A8D5" w:rsidR="007C15E6" w:rsidRPr="009D0774" w:rsidRDefault="007C15E6" w:rsidP="00642CB4">
            <w:pPr>
              <w:jc w:val="center"/>
              <w:rPr>
                <w:sz w:val="20"/>
                <w:szCs w:val="20"/>
              </w:rPr>
            </w:pPr>
            <w:del w:id="238" w:author="Andrew Azman" w:date="2017-01-18T11:56:00Z">
              <w:r w:rsidRPr="009D0774" w:rsidDel="00490C09">
                <w:rPr>
                  <w:sz w:val="20"/>
                  <w:szCs w:val="20"/>
                </w:rPr>
                <w:delText>VE=</w:delText>
              </w:r>
            </w:del>
            <w:r w:rsidRPr="009D0774">
              <w:rPr>
                <w:sz w:val="20"/>
                <w:szCs w:val="20"/>
              </w:rPr>
              <w:t xml:space="preserve">0.583 </w:t>
            </w:r>
          </w:p>
        </w:tc>
        <w:tc>
          <w:tcPr>
            <w:tcW w:w="117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08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4DB7E8C2" w14:textId="355FDDBF" w:rsidR="007C15E6" w:rsidRPr="009D0774" w:rsidRDefault="007C15E6" w:rsidP="00D65AB7">
            <w:pPr>
              <w:jc w:val="center"/>
              <w:rPr>
                <w:sz w:val="20"/>
                <w:szCs w:val="20"/>
              </w:rPr>
            </w:pPr>
            <w:r w:rsidRPr="009D0774">
              <w:rPr>
                <w:sz w:val="20"/>
                <w:szCs w:val="20"/>
              </w:rPr>
              <w:t>0.66</w:t>
            </w:r>
          </w:p>
        </w:tc>
        <w:tc>
          <w:tcPr>
            <w:tcW w:w="720" w:type="dxa"/>
            <w:vAlign w:val="center"/>
          </w:tcPr>
          <w:p w14:paraId="0D858296" w14:textId="218F930A" w:rsidR="007C15E6" w:rsidRPr="009D0774" w:rsidRDefault="007C15E6" w:rsidP="007C15E6">
            <w:pPr>
              <w:jc w:val="center"/>
              <w:rPr>
                <w:sz w:val="20"/>
                <w:szCs w:val="20"/>
              </w:rPr>
            </w:pPr>
            <w:r>
              <w:rPr>
                <w:sz w:val="20"/>
                <w:szCs w:val="20"/>
              </w:rPr>
              <w:t>0.2</w:t>
            </w:r>
            <w:r w:rsidR="00C930E1">
              <w:rPr>
                <w:sz w:val="20"/>
                <w:szCs w:val="20"/>
              </w:rPr>
              <w:t>0</w:t>
            </w:r>
          </w:p>
        </w:tc>
        <w:tc>
          <w:tcPr>
            <w:tcW w:w="1440" w:type="dxa"/>
            <w:vAlign w:val="center"/>
          </w:tcPr>
          <w:p w14:paraId="5EBA50A3" w14:textId="6A886487" w:rsidR="007C15E6" w:rsidRPr="009D0774" w:rsidRDefault="007C15E6" w:rsidP="009D0774">
            <w:pPr>
              <w:jc w:val="center"/>
              <w:rPr>
                <w:sz w:val="20"/>
                <w:szCs w:val="20"/>
              </w:rPr>
            </w:pPr>
            <w:r w:rsidRPr="009D0774">
              <w:rPr>
                <w:sz w:val="20"/>
                <w:szCs w:val="20"/>
              </w:rPr>
              <w:t>46.5%</w:t>
            </w:r>
          </w:p>
        </w:tc>
      </w:tr>
      <w:tr w:rsidR="00A26E68" w:rsidRPr="009D0774" w14:paraId="685635D3" w14:textId="2CB45ED9" w:rsidTr="00A26E6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4603A75C" w:rsidR="007C15E6" w:rsidRPr="009D0774" w:rsidRDefault="007C15E6" w:rsidP="00D65AB7">
            <w:pPr>
              <w:jc w:val="center"/>
              <w:rPr>
                <w:sz w:val="20"/>
                <w:szCs w:val="20"/>
              </w:rPr>
            </w:pPr>
            <w:del w:id="239" w:author="Andrew Azman" w:date="2017-01-18T11:56:00Z">
              <w:r w:rsidRPr="009D0774" w:rsidDel="00490C09">
                <w:rPr>
                  <w:sz w:val="20"/>
                  <w:szCs w:val="20"/>
                </w:rPr>
                <w:delText>VE=</w:delText>
              </w:r>
            </w:del>
            <w:r w:rsidRPr="009D0774">
              <w:rPr>
                <w:sz w:val="20"/>
                <w:szCs w:val="20"/>
              </w:rPr>
              <w:t xml:space="preserve">0.583 </w:t>
            </w:r>
          </w:p>
        </w:tc>
        <w:tc>
          <w:tcPr>
            <w:tcW w:w="1170" w:type="dxa"/>
            <w:shd w:val="clear" w:color="auto" w:fill="D9D9D9" w:themeFill="background1" w:themeFillShade="D9"/>
            <w:vAlign w:val="center"/>
          </w:tcPr>
          <w:p w14:paraId="2FE39155" w14:textId="18C5D125" w:rsidR="007C15E6" w:rsidRPr="009D0774" w:rsidRDefault="007C15E6" w:rsidP="00D65AB7">
            <w:pPr>
              <w:jc w:val="center"/>
              <w:rPr>
                <w:sz w:val="20"/>
                <w:szCs w:val="20"/>
              </w:rPr>
            </w:pPr>
            <w:del w:id="240" w:author="Andrew Azman" w:date="2017-01-18T11:56:00Z">
              <w:r w:rsidRPr="009D0774" w:rsidDel="00490C09">
                <w:rPr>
                  <w:sz w:val="20"/>
                  <w:szCs w:val="20"/>
                </w:rPr>
                <w:delText>N=</w:delText>
              </w:r>
            </w:del>
            <w:r w:rsidRPr="009D0774">
              <w:rPr>
                <w:sz w:val="20"/>
                <w:szCs w:val="20"/>
              </w:rPr>
              <w:t xml:space="preserve">100,000 </w:t>
            </w:r>
          </w:p>
        </w:tc>
        <w:tc>
          <w:tcPr>
            <w:tcW w:w="1080" w:type="dxa"/>
            <w:shd w:val="clear" w:color="auto" w:fill="C6D9F1" w:themeFill="text2" w:themeFillTint="33"/>
            <w:vAlign w:val="center"/>
          </w:tcPr>
          <w:p w14:paraId="484B2EE3" w14:textId="3EA30C4A" w:rsidR="007C15E6" w:rsidRPr="009D0774" w:rsidRDefault="00476306"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7BC92BE" w14:textId="54C73927" w:rsidR="007C15E6" w:rsidRPr="009D0774" w:rsidRDefault="00B160BF" w:rsidP="00D65AB7">
            <w:pPr>
              <w:jc w:val="center"/>
              <w:rPr>
                <w:sz w:val="20"/>
                <w:szCs w:val="20"/>
              </w:rPr>
            </w:pPr>
            <w:r>
              <w:rPr>
                <w:sz w:val="20"/>
                <w:szCs w:val="20"/>
              </w:rPr>
              <w:t>0.49</w:t>
            </w:r>
          </w:p>
        </w:tc>
        <w:tc>
          <w:tcPr>
            <w:tcW w:w="720" w:type="dxa"/>
            <w:vAlign w:val="center"/>
          </w:tcPr>
          <w:p w14:paraId="5CF8A0D1" w14:textId="0727E559" w:rsidR="007C15E6" w:rsidRPr="009D0774" w:rsidRDefault="007C15E6" w:rsidP="007C15E6">
            <w:pPr>
              <w:jc w:val="center"/>
              <w:rPr>
                <w:sz w:val="20"/>
                <w:szCs w:val="20"/>
              </w:rPr>
            </w:pPr>
            <w:r>
              <w:rPr>
                <w:sz w:val="20"/>
                <w:szCs w:val="20"/>
              </w:rPr>
              <w:t>0.02</w:t>
            </w:r>
          </w:p>
        </w:tc>
        <w:tc>
          <w:tcPr>
            <w:tcW w:w="1440" w:type="dxa"/>
            <w:vAlign w:val="center"/>
          </w:tcPr>
          <w:p w14:paraId="1EA7784F" w14:textId="55EF6B6A" w:rsidR="007C15E6" w:rsidRPr="009D0774" w:rsidRDefault="007C15E6" w:rsidP="009D0774">
            <w:pPr>
              <w:jc w:val="center"/>
              <w:rPr>
                <w:sz w:val="20"/>
                <w:szCs w:val="20"/>
              </w:rPr>
            </w:pPr>
            <w:r w:rsidRPr="009D0774">
              <w:rPr>
                <w:sz w:val="20"/>
                <w:szCs w:val="20"/>
              </w:rPr>
              <w:t>4.7%</w:t>
            </w:r>
          </w:p>
        </w:tc>
      </w:tr>
      <w:tr w:rsidR="00A26E68" w:rsidRPr="009D0774" w14:paraId="767B0A44" w14:textId="19BF417F" w:rsidTr="00A26E68">
        <w:tc>
          <w:tcPr>
            <w:tcW w:w="1620" w:type="dxa"/>
            <w:shd w:val="clear" w:color="auto" w:fill="auto"/>
            <w:vAlign w:val="center"/>
          </w:tcPr>
          <w:p w14:paraId="6C8AA8F7" w14:textId="2F345610" w:rsidR="007C15E6" w:rsidRPr="009D0774" w:rsidRDefault="007C15E6" w:rsidP="00D65AB7">
            <w:pPr>
              <w:jc w:val="center"/>
              <w:rPr>
                <w:b/>
                <w:sz w:val="20"/>
                <w:szCs w:val="20"/>
              </w:rPr>
            </w:pPr>
            <w:commentRangeStart w:id="241"/>
            <w:r w:rsidRPr="009D0774">
              <w:rPr>
                <w:b/>
                <w:sz w:val="20"/>
                <w:szCs w:val="20"/>
              </w:rPr>
              <w:t>Only Routine Migration</w:t>
            </w:r>
            <w:commentRangeEnd w:id="241"/>
            <w:r w:rsidR="00330F90">
              <w:rPr>
                <w:rStyle w:val="CommentReference"/>
              </w:rPr>
              <w:commentReference w:id="241"/>
            </w:r>
          </w:p>
        </w:tc>
        <w:tc>
          <w:tcPr>
            <w:tcW w:w="1080" w:type="dxa"/>
            <w:shd w:val="clear" w:color="auto" w:fill="D9D9D9" w:themeFill="background1" w:themeFillShade="D9"/>
            <w:vAlign w:val="center"/>
          </w:tcPr>
          <w:p w14:paraId="1E80FDF6" w14:textId="577878B8" w:rsidR="007C15E6" w:rsidRPr="009D0774" w:rsidRDefault="007C15E6" w:rsidP="00D65AB7">
            <w:pPr>
              <w:jc w:val="center"/>
              <w:rPr>
                <w:sz w:val="20"/>
                <w:szCs w:val="20"/>
              </w:rPr>
            </w:pPr>
            <w:del w:id="242" w:author="Andrew Azman" w:date="2017-01-18T11:56:00Z">
              <w:r w:rsidRPr="009D0774" w:rsidDel="00490C09">
                <w:rPr>
                  <w:sz w:val="20"/>
                  <w:szCs w:val="20"/>
                </w:rPr>
                <w:delText>VE=</w:delText>
              </w:r>
            </w:del>
            <w:r w:rsidRPr="009D0774">
              <w:rPr>
                <w:sz w:val="20"/>
                <w:szCs w:val="20"/>
              </w:rPr>
              <w:t xml:space="preserve">0.583 </w:t>
            </w:r>
          </w:p>
        </w:tc>
        <w:tc>
          <w:tcPr>
            <w:tcW w:w="1170" w:type="dxa"/>
            <w:shd w:val="clear" w:color="auto" w:fill="D9D9D9" w:themeFill="background1" w:themeFillShade="D9"/>
            <w:vAlign w:val="center"/>
          </w:tcPr>
          <w:p w14:paraId="559B89BA" w14:textId="21B8ACC9" w:rsidR="007C15E6" w:rsidRPr="009D0774" w:rsidRDefault="007C15E6" w:rsidP="00D65AB7">
            <w:pPr>
              <w:jc w:val="center"/>
              <w:rPr>
                <w:sz w:val="20"/>
                <w:szCs w:val="20"/>
              </w:rPr>
            </w:pPr>
            <w:del w:id="243" w:author="Andrew Azman" w:date="2017-01-18T11:56:00Z">
              <w:r w:rsidRPr="009D0774" w:rsidDel="00490C09">
                <w:rPr>
                  <w:sz w:val="20"/>
                  <w:szCs w:val="20"/>
                </w:rPr>
                <w:delText>N=</w:delText>
              </w:r>
            </w:del>
            <w:r w:rsidRPr="009D0774">
              <w:rPr>
                <w:sz w:val="20"/>
                <w:szCs w:val="20"/>
              </w:rPr>
              <w:t xml:space="preserve">100,000 </w:t>
            </w:r>
          </w:p>
        </w:tc>
        <w:tc>
          <w:tcPr>
            <w:tcW w:w="108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170" w:type="dxa"/>
            <w:shd w:val="clear" w:color="auto" w:fill="C6D9F1" w:themeFill="text2" w:themeFillTint="33"/>
            <w:vAlign w:val="center"/>
          </w:tcPr>
          <w:p w14:paraId="4853604A" w14:textId="438E514F" w:rsidR="007C15E6" w:rsidRPr="009D0774" w:rsidRDefault="00476306"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41A1C7CE" w14:textId="268410BF" w:rsidR="007C15E6" w:rsidRPr="009D0774" w:rsidRDefault="007C15E6" w:rsidP="00D65AB7">
            <w:pPr>
              <w:jc w:val="center"/>
              <w:rPr>
                <w:sz w:val="20"/>
                <w:szCs w:val="20"/>
              </w:rPr>
            </w:pPr>
            <w:r w:rsidRPr="009D0774">
              <w:rPr>
                <w:sz w:val="20"/>
                <w:szCs w:val="20"/>
              </w:rPr>
              <w:t>0.62</w:t>
            </w:r>
          </w:p>
        </w:tc>
        <w:tc>
          <w:tcPr>
            <w:tcW w:w="720" w:type="dxa"/>
            <w:vAlign w:val="center"/>
          </w:tcPr>
          <w:p w14:paraId="76326CC5" w14:textId="172E2F28" w:rsidR="007C15E6" w:rsidRPr="009D0774" w:rsidRDefault="007C15E6" w:rsidP="007C15E6">
            <w:pPr>
              <w:jc w:val="center"/>
              <w:rPr>
                <w:sz w:val="20"/>
                <w:szCs w:val="20"/>
              </w:rPr>
            </w:pPr>
            <w:r>
              <w:rPr>
                <w:sz w:val="20"/>
                <w:szCs w:val="20"/>
              </w:rPr>
              <w:t>0.16</w:t>
            </w:r>
          </w:p>
        </w:tc>
        <w:tc>
          <w:tcPr>
            <w:tcW w:w="1440" w:type="dxa"/>
            <w:vAlign w:val="center"/>
          </w:tcPr>
          <w:p w14:paraId="594073F6" w14:textId="493E4D90" w:rsidR="007C15E6" w:rsidRPr="009D0774" w:rsidRDefault="007C15E6" w:rsidP="009D0774">
            <w:pPr>
              <w:jc w:val="center"/>
              <w:rPr>
                <w:sz w:val="20"/>
                <w:szCs w:val="20"/>
              </w:rPr>
            </w:pPr>
            <w:r w:rsidRPr="009D0774">
              <w:rPr>
                <w:sz w:val="20"/>
                <w:szCs w:val="20"/>
              </w:rPr>
              <w:t>37.2%</w:t>
            </w:r>
          </w:p>
        </w:tc>
      </w:tr>
      <w:tr w:rsidR="00A26E68" w:rsidRPr="009D0774" w14:paraId="11F1D063" w14:textId="77777777" w:rsidTr="00A26E6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080" w:type="dxa"/>
            <w:shd w:val="clear" w:color="auto" w:fill="C6D9F1" w:themeFill="text2" w:themeFillTint="33"/>
            <w:vAlign w:val="center"/>
          </w:tcPr>
          <w:p w14:paraId="4B273664" w14:textId="62B9A9B9" w:rsidR="00B160BF" w:rsidRPr="009D0774" w:rsidRDefault="00476306"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C6D9F1" w:themeFill="text2" w:themeFillTint="33"/>
            <w:vAlign w:val="center"/>
          </w:tcPr>
          <w:p w14:paraId="3A5E82EE" w14:textId="4CE3018B" w:rsidR="00B160BF" w:rsidRPr="009D0774" w:rsidRDefault="00476306"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56D1ADD1" w14:textId="197A6F99" w:rsidR="00B160BF" w:rsidRPr="009D0774" w:rsidRDefault="00B160BF" w:rsidP="00D65AB7">
            <w:pPr>
              <w:jc w:val="center"/>
              <w:rPr>
                <w:sz w:val="20"/>
                <w:szCs w:val="20"/>
              </w:rPr>
            </w:pPr>
            <w:r w:rsidRPr="009D0774">
              <w:rPr>
                <w:sz w:val="20"/>
                <w:szCs w:val="20"/>
              </w:rPr>
              <w:t>0.78</w:t>
            </w:r>
          </w:p>
        </w:tc>
        <w:tc>
          <w:tcPr>
            <w:tcW w:w="720" w:type="dxa"/>
            <w:vAlign w:val="center"/>
          </w:tcPr>
          <w:p w14:paraId="61495B5E" w14:textId="23C6D666" w:rsidR="00B160BF" w:rsidRPr="00786B9B" w:rsidRDefault="00B160BF" w:rsidP="007C15E6">
            <w:pPr>
              <w:jc w:val="center"/>
              <w:rPr>
                <w:sz w:val="20"/>
                <w:szCs w:val="20"/>
              </w:rPr>
            </w:pPr>
            <w:r w:rsidRPr="00786B9B">
              <w:rPr>
                <w:sz w:val="20"/>
                <w:szCs w:val="20"/>
              </w:rPr>
              <w:t>0.32</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65D2F0" w14:textId="77777777" w:rsidR="00612D10" w:rsidRPr="001850C4" w:rsidRDefault="00612D10">
      <w:pPr>
        <w:rPr>
          <w:b/>
        </w:rPr>
      </w:pP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3"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11538393" w:rsidR="00575CD5" w:rsidRDefault="00575CD5" w:rsidP="007A6AEE">
      <w:r>
        <w:t>One practical implementation of “Mass then Maintain” can include a high-coverage mass campaign followed by routine vaccination of new members of the population (through birth or immigration). Recent work has also shown serological triggers for periodic mass v</w:t>
      </w:r>
      <w:r w:rsidR="003B6D69">
        <w:t>accination can be an effective and efficient</w:t>
      </w:r>
      <w:r>
        <w:t xml:space="preserve"> method to maintain herd immunity.</w:t>
      </w:r>
      <w:r>
        <w:fldChar w:fldCharType="begin" w:fldLock="1"/>
      </w:r>
      <w:r w:rsidR="00403D15">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B66BAD" w:rsidRPr="00B66BAD">
        <w:rPr>
          <w:noProof/>
          <w:vertAlign w:val="superscript"/>
        </w:rPr>
        <w:t>26</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OCVs, at least annual mass vaccination may be needed to maintain herd </w:t>
      </w:r>
      <w:commentRangeStart w:id="244"/>
      <w:r>
        <w:t>immunity</w:t>
      </w:r>
      <w:commentRangeEnd w:id="244"/>
      <w:r w:rsidR="004938BA">
        <w:rPr>
          <w:rStyle w:val="CommentReference"/>
        </w:rPr>
        <w:commentReference w:id="244"/>
      </w:r>
      <w:r>
        <w:t xml:space="preserve">. </w:t>
      </w:r>
    </w:p>
    <w:p w14:paraId="08682F25" w14:textId="77777777" w:rsidR="00575CD5" w:rsidRDefault="00575CD5" w:rsidP="00575CD5"/>
    <w:p w14:paraId="100B7ACA" w14:textId="1C6B673E" w:rsidR="00575CD5" w:rsidRDefault="00575CD5" w:rsidP="004938BA">
      <w:r>
        <w:t>Current guidelines for the optimal use of the OCV stockpile r</w:t>
      </w:r>
      <w:r w:rsidR="003B6D69">
        <w:t>ecommend the consideration of “a</w:t>
      </w:r>
      <w:r>
        <w:t>reas with i</w:t>
      </w:r>
      <w:r w:rsidR="007A6AEE">
        <w:t>mportant population movements</w:t>
      </w:r>
      <w:r w:rsidR="00CB5408">
        <w:t>.</w:t>
      </w:r>
      <w:r w:rsidR="007A6AEE">
        <w:t>”</w:t>
      </w:r>
      <w:r w:rsidR="007A6AEE">
        <w:fldChar w:fldCharType="begin" w:fldLock="1"/>
      </w:r>
      <w:r w:rsidR="00403D15">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27&lt;/sup&gt;", "plainTextFormattedCitation" : "27", "previouslyFormattedCitation" : "&lt;sup&gt;27&lt;/sup&gt;" }, "properties" : { "noteIndex" : 0 }, "schema" : "https://github.com/citation-style-language/schema/raw/master/csl-citation.json" }</w:instrText>
      </w:r>
      <w:r w:rsidR="007A6AEE">
        <w:fldChar w:fldCharType="separate"/>
      </w:r>
      <w:r w:rsidR="00B66BAD" w:rsidRPr="00B66BAD">
        <w:rPr>
          <w:noProof/>
          <w:vertAlign w:val="superscript"/>
        </w:rPr>
        <w:t>27</w:t>
      </w:r>
      <w:r w:rsidR="007A6AEE">
        <w:fldChar w:fldCharType="end"/>
      </w:r>
      <w:r w:rsidR="007A6AEE">
        <w:t xml:space="preserve"> </w:t>
      </w:r>
      <w:commentRangeStart w:id="245"/>
      <w:r>
        <w:t>The role of mobility in connecting a heterogeneous transmission landscape was demonstrated by Azman et al.</w:t>
      </w:r>
      <w:commentRangeEnd w:id="245"/>
      <w:r w:rsidR="00057595">
        <w:rPr>
          <w:rStyle w:val="CommentReference"/>
        </w:rPr>
        <w:commentReference w:id="245"/>
      </w:r>
      <w:r>
        <w:fldChar w:fldCharType="begin" w:fldLock="1"/>
      </w:r>
      <w:r w:rsidR="00403D15">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00B66BAD" w:rsidRPr="00B66BAD">
        <w:rPr>
          <w:noProof/>
          <w:vertAlign w:val="superscript"/>
        </w:rPr>
        <w:t>28</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w:t>
      </w:r>
      <w:ins w:id="246" w:author="Andrew Azman" w:date="2017-01-19T10:07:00Z">
        <w:r w:rsidR="00FE157B">
          <w:t xml:space="preserve"> </w:t>
        </w:r>
        <w:commentRangeStart w:id="247"/>
        <w:r w:rsidR="00FE157B">
          <w:t xml:space="preserve">of </w:t>
        </w:r>
      </w:ins>
      <w:ins w:id="248" w:author="Andrew Azman" w:date="2017-01-19T10:06:00Z">
        <w:r w:rsidR="00FE157B">
          <w:t xml:space="preserve">non-vaccinated </w:t>
        </w:r>
      </w:ins>
      <w:ins w:id="249" w:author="Andrew Azman" w:date="2017-01-19T10:07:00Z">
        <w:r w:rsidR="00FE157B">
          <w:t>people</w:t>
        </w:r>
      </w:ins>
      <w:ins w:id="250" w:author="Andrew Azman" w:date="2017-01-19T10:06:00Z">
        <w:r w:rsidR="00FE157B">
          <w:t xml:space="preserve"> with equivalent or less historical exposure to cholera,</w:t>
        </w:r>
      </w:ins>
      <w:r>
        <w:t xml:space="preserve"> </w:t>
      </w:r>
      <w:commentRangeEnd w:id="247"/>
      <w:r w:rsidR="00E423E2">
        <w:rPr>
          <w:rStyle w:val="CommentReference"/>
        </w:rPr>
        <w:commentReference w:id="247"/>
      </w:r>
      <w:r>
        <w:t xml:space="preserve">will also experience faster waning of herd protection. Therefore, the </w:t>
      </w:r>
      <w:ins w:id="251" w:author="Andrew Azman" w:date="2017-01-19T10:08:00Z">
        <w:r w:rsidR="004938BA">
          <w:t xml:space="preserve">population-level protection conferred by </w:t>
        </w:r>
      </w:ins>
      <w:del w:id="252" w:author="Andrew Azman" w:date="2017-01-19T10:08:00Z">
        <w:r w:rsidDel="004938BA">
          <w:delText xml:space="preserve">expected benefit of </w:delText>
        </w:r>
      </w:del>
      <w:r>
        <w:t xml:space="preserve">mass vaccination </w:t>
      </w:r>
      <w:del w:id="253" w:author="Andrew Azman" w:date="2017-01-19T10:08:00Z">
        <w:r w:rsidDel="004938BA">
          <w:delText>has a</w:delText>
        </w:r>
      </w:del>
      <w:ins w:id="254" w:author="Andrew Azman" w:date="2017-01-19T10:08:00Z">
        <w:r w:rsidR="004938BA">
          <w:t>will have a</w:t>
        </w:r>
      </w:ins>
      <w:r>
        <w:t xml:space="preserve">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w:t>
      </w:r>
      <w:commentRangeStart w:id="255"/>
      <w:r>
        <w:t>context</w:t>
      </w:r>
      <w:commentRangeEnd w:id="255"/>
      <w:r w:rsidR="002A611F">
        <w:rPr>
          <w:rStyle w:val="CommentReference"/>
        </w:rPr>
        <w:commentReference w:id="255"/>
      </w:r>
      <w:r>
        <w:t>. We find that the optimal migration rate shifts lower (i.e., preferring less mobile populations) in settings with a high average R</w:t>
      </w:r>
      <w:r>
        <w:rPr>
          <w:vertAlign w:val="subscript"/>
        </w:rPr>
        <w:t>0</w:t>
      </w:r>
      <w:r>
        <w:t xml:space="preserve">. Our primary results assume an outbreak is at least 10 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380776" w:rsidRPr="00380776">
        <w:rPr>
          <w:noProof/>
          <w:vertAlign w:val="superscript"/>
        </w:rPr>
        <w:t>22</w:t>
      </w:r>
      <w:r>
        <w:fldChar w:fldCharType="end"/>
      </w:r>
    </w:p>
    <w:p w14:paraId="0B74B373" w14:textId="77777777" w:rsidR="00FA75B1" w:rsidRDefault="00FA75B1"/>
    <w:p w14:paraId="371705BA" w14:textId="727DE7D7" w:rsidR="00F539C6" w:rsidRPr="006118CA" w:rsidRDefault="00575CD5">
      <w:commentRangeStart w:id="256"/>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w:t>
      </w:r>
      <w:commentRangeStart w:id="257"/>
      <w:r w:rsidR="006118CA">
        <w:lastRenderedPageBreak/>
        <w:t xml:space="preserve">patches </w:t>
      </w:r>
      <w:commentRangeEnd w:id="257"/>
      <w:r w:rsidR="007D6A6E">
        <w:rPr>
          <w:rStyle w:val="CommentReference"/>
        </w:rPr>
        <w:commentReference w:id="257"/>
      </w:r>
      <w:r w:rsidR="006118CA">
        <w:t>with outbreak potential within a population with an average R</w:t>
      </w:r>
      <w:r w:rsidR="006118CA">
        <w:rPr>
          <w:vertAlign w:val="subscript"/>
        </w:rPr>
        <w:t>e</w:t>
      </w:r>
      <w:r w:rsidR="006118CA">
        <w:t xml:space="preserve"> below the threshold of one</w:t>
      </w:r>
      <w:r w:rsidR="0009137F">
        <w:t>.</w:t>
      </w:r>
      <w:r w:rsidR="0009137F">
        <w:fldChar w:fldCharType="begin" w:fldLock="1"/>
      </w:r>
      <w:r w:rsidR="00403D15">
        <w:instrText>ADDIN CSL_CITATION { "citationItems" : [ { "id" : "ITEM-1", "itemData" : { "author" : [ { "dropping-particle" : "", "family" : "Azman", "given" : "Andrew", "non-dropping-particle" : "", "parse-names" : false, "suffix" : "" }, { "dropping-particle" : "", "family" : "Luquero", "given" : "Francisco J", "non-dropping-particle" : "", "parse-names" : false, "suffix" : "" }, { "dropping-particle" : "", "family" : "Rodrigues", "given" : "Amabelia", "non-dropping-particle" : "", "parse-names" : false, "suffix" : "" }, { "dropping-particle" : "", "family" : "Grais", "given" : "Rebecca F", "non-dropping-particle" : "", "parse-names" : false, "suffix" : "" }, { "dropping-particle" : "", "family" : "Banga", "given" : "Cunhate Na", "non-dropping-particle" : "", "parse-names" : false, "suffix" : "" }, { "dropping-particle" : "", "family" : "Palma", "given" : "Pedro Pablo", "non-dropping-particle" : "", "parse-names" : false, "suffix" : "" }, { "dropping-particle" : "", "family" : "Grenfell", "given" : "Bryan T", "non-dropping-particle" : "", "parse-names" : false, "suffix" : "" }, { "dropping-particle" : "", "family" : "Lessler", "given" : "Justin", "non-dropping-particle" : "", "parse-names" : false, "suffix" : "" } ], "container-title" : "PLoS neglected tropical diseases", "id" : "ITEM-1", "issued" : { "date-parts" : [ [ "2012" ] ] }, "page" : "1-8", "title" : "Urban Cholera Transmission Hotspots and their Implications for Reactive Vaccination : Evidence from Bissau City", "type" : "article-journal" }, "uris" : [ "http://www.mendeley.com/documents/?uuid=b4f83783-53bf-4f43-bb50-7f7c2aa6f683" ] } ], "mendeley" : { "formattedCitation" : "&lt;sup&gt;29&lt;/sup&gt;", "plainTextFormattedCitation" : "29", "previouslyFormattedCitation" : "&lt;sup&gt;29&lt;/sup&gt;" }, "properties" : { "noteIndex" : 0 }, "schema" : "https://github.com/citation-style-language/schema/raw/master/csl-citation.json" }</w:instrText>
      </w:r>
      <w:r w:rsidR="0009137F">
        <w:fldChar w:fldCharType="separate"/>
      </w:r>
      <w:r w:rsidR="00B66BAD" w:rsidRPr="00B66BAD">
        <w:rPr>
          <w:noProof/>
          <w:vertAlign w:val="superscript"/>
        </w:rPr>
        <w:t>29</w:t>
      </w:r>
      <w:r w:rsidR="0009137F">
        <w:fldChar w:fldCharType="end"/>
      </w:r>
      <w:commentRangeEnd w:id="256"/>
      <w:r w:rsidR="001D6A65">
        <w:rPr>
          <w:rStyle w:val="CommentReference"/>
        </w:rPr>
        <w:commentReference w:id="256"/>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2FAE897" w14:textId="77777777" w:rsidR="0088685D" w:rsidRDefault="0088685D" w:rsidP="00596D3C"/>
    <w:p w14:paraId="1D96426E" w14:textId="52C1E433" w:rsidR="0088685D" w:rsidRDefault="00CB5408" w:rsidP="00596D3C">
      <w:r>
        <w:t>Our model assumes a leaky</w:t>
      </w:r>
      <w:r w:rsidR="0088685D">
        <w:t xml:space="preserve"> mode of vaccine action, </w:t>
      </w:r>
      <w:commentRangeStart w:id="258"/>
      <w:r w:rsidR="0088685D">
        <w:t>whereby the direct effect of the vaccine wanes over time for a given recipient</w:t>
      </w:r>
      <w:commentRangeEnd w:id="258"/>
      <w:r w:rsidR="00575C99">
        <w:rPr>
          <w:rStyle w:val="CommentReference"/>
        </w:rPr>
        <w:commentReference w:id="258"/>
      </w:r>
      <w:r w:rsidR="0088685D">
        <w:t>. However, our calculation of proportion susceptible</w:t>
      </w:r>
      <w:r w:rsidR="00170538">
        <w:t xml:space="preserve">, </w:t>
      </w:r>
      <w:r w:rsidR="0088685D">
        <w:t>X(t)</w:t>
      </w:r>
      <w:r w:rsidR="00170538">
        <w:t>,</w:t>
      </w:r>
      <w:r w:rsidR="0088685D">
        <w:t xml:space="preserve"> is robust to other assumptions regarding vaccine action, </w:t>
      </w:r>
      <w:r>
        <w:t xml:space="preserve">including </w:t>
      </w:r>
      <w:r w:rsidR="0088685D">
        <w:t xml:space="preserve">all or nothing. </w:t>
      </w:r>
      <w:r w:rsidR="00146272">
        <w:t>The equation for X(t) is blind to whether it is the number of vaccinated or the vaccine efficacy which changes over tim</w:t>
      </w:r>
      <w:r>
        <w:t>e, for an all or nothing and leaky</w:t>
      </w:r>
      <w:r w:rsidR="00146272">
        <w:t xml:space="preserve"> vaccine, respectively (Fig S5). </w:t>
      </w:r>
      <w:commentRangeStart w:id="259"/>
      <w:r w:rsidR="0088685D">
        <w:t>This can be rapidly shown by simplifying the model to a single vaccine compartment V</w:t>
      </w:r>
      <w:r w:rsidR="00C06A72">
        <w:t xml:space="preserve"> and a total population size N(t)=1:</w:t>
      </w:r>
    </w:p>
    <w:p w14:paraId="40EEE807" w14:textId="77777777" w:rsidR="00C06A72" w:rsidRDefault="00C06A72" w:rsidP="00596D3C"/>
    <w:p w14:paraId="210EF96A" w14:textId="358BBF5D" w:rsidR="00C06A72" w:rsidRPr="00C06A72" w:rsidRDefault="00C06A72" w:rsidP="00596D3C">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V</m:t>
              </m:r>
              <m:d>
                <m:dPr>
                  <m:ctrlPr>
                    <w:rPr>
                      <w:rFonts w:ascii="Cambria Math" w:hAnsi="Cambria Math"/>
                      <w:i/>
                    </w:rPr>
                  </m:ctrlPr>
                </m:dPr>
                <m:e>
                  <m:r>
                    <w:rPr>
                      <w:rFonts w:ascii="Cambria Math" w:hAnsi="Cambria Math"/>
                    </w:rPr>
                    <m:t>t</m:t>
                  </m:r>
                </m:e>
              </m:d>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1-V</m:t>
          </m:r>
          <m:d>
            <m:dPr>
              <m:ctrlPr>
                <w:rPr>
                  <w:rFonts w:ascii="Cambria Math" w:hAnsi="Cambria Math"/>
                  <w:i/>
                </w:rPr>
              </m:ctrlPr>
            </m:dPr>
            <m:e>
              <m:r>
                <w:rPr>
                  <w:rFonts w:ascii="Cambria Math" w:hAnsi="Cambria Math"/>
                </w:rPr>
                <m:t>t</m:t>
              </m:r>
            </m:e>
          </m:d>
          <m:r>
            <w:rPr>
              <w:rFonts w:ascii="Cambria Math" w:hAnsi="Cambria Math"/>
            </w:rPr>
            <m:t>*VE(t)</m:t>
          </m:r>
        </m:oMath>
      </m:oMathPara>
    </w:p>
    <w:commentRangeEnd w:id="259"/>
    <w:p w14:paraId="28EB1FBB" w14:textId="66A2E4D3" w:rsidR="0071157B" w:rsidRDefault="00266303" w:rsidP="00F038DC">
      <w:r>
        <w:rPr>
          <w:rStyle w:val="CommentReference"/>
        </w:rPr>
        <w:commentReference w:id="259"/>
      </w:r>
    </w:p>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2A693CC3" w:rsidR="003D3BBD" w:rsidRDefault="003D3BBD" w:rsidP="00F038DC">
      <w:r>
        <w:t>Cholera vaccine efficacy has been shown to vary by age of recipient,</w:t>
      </w:r>
      <w:r w:rsidR="0009137F">
        <w:fldChar w:fldCharType="begin" w:fldLock="1"/>
      </w:r>
      <w:r w:rsidR="00403D1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8,19&lt;/sup&gt;", "plainTextFormattedCitation" : "18,19", "previouslyFormattedCitation" : "&lt;sup&gt;18,19&lt;/sup&gt;" }, "properties" : { "noteIndex" : 0 }, "schema" : "https://github.com/citation-style-language/schema/raw/master/csl-citation.json" }</w:instrText>
      </w:r>
      <w:r w:rsidR="0009137F">
        <w:fldChar w:fldCharType="separate"/>
      </w:r>
      <w:r w:rsidR="00B66BAD" w:rsidRPr="00B66BAD">
        <w:rPr>
          <w:noProof/>
          <w:vertAlign w:val="superscript"/>
        </w:rPr>
        <w:t>18,19</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p>
    <w:p w14:paraId="5D8B4ED0" w14:textId="79B93738" w:rsidR="00A12181" w:rsidRDefault="00A12181" w:rsidP="00F038DC"/>
    <w:p w14:paraId="269CD9E9" w14:textId="6E51E96C"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403D15">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0&lt;/sup&gt;", "plainTextFormattedCitation" : "30", "previouslyFormattedCitation" : "&lt;sup&gt;30&lt;/sup&gt;" }, "properties" : { "noteIndex" : 0 }, "schema" : "https://github.com/citation-style-language/schema/raw/master/csl-citation.json" }</w:instrText>
      </w:r>
      <w:r w:rsidR="00601E61">
        <w:fldChar w:fldCharType="separate"/>
      </w:r>
      <w:r w:rsidR="00B66BAD" w:rsidRPr="00B66BAD">
        <w:rPr>
          <w:noProof/>
          <w:vertAlign w:val="superscript"/>
        </w:rPr>
        <w:t>30</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w:t>
      </w:r>
      <w:r w:rsidR="00CB5408">
        <w:t xml:space="preserve"> (Fig S6)</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CB5408">
        <w:t>Fig S7</w:t>
      </w:r>
      <w:r w:rsidR="00A065FB">
        <w:t>)</w:t>
      </w:r>
      <w:r w:rsidR="00527DCB">
        <w:t>.</w:t>
      </w:r>
      <w:r w:rsidR="00AE6CD2">
        <w:t xml:space="preserve"> These findings support the use of mass vaccination to quickly introduce a new vaccine that henceforth is to become a member of the routine immunization program, as was done </w:t>
      </w:r>
      <w:r w:rsidR="00AE6CD2">
        <w:lastRenderedPageBreak/>
        <w:t xml:space="preserve">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186343F1" w14:textId="55E7B23E"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403D15">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1&lt;/sup&gt;", "plainTextFormattedCitation" : "31", "previouslyFormattedCitation" : "&lt;sup&gt;31&lt;/sup&gt;" }, "properties" : { "noteIndex" : 0 }, "schema" : "https://github.com/citation-style-language/schema/raw/master/csl-citation.json" }</w:instrText>
      </w:r>
      <w:r w:rsidR="00170BC3">
        <w:fldChar w:fldCharType="separate"/>
      </w:r>
      <w:r w:rsidR="00B66BAD" w:rsidRPr="00B66BAD">
        <w:rPr>
          <w:noProof/>
          <w:vertAlign w:val="superscript"/>
        </w:rPr>
        <w:t>31</w:t>
      </w:r>
      <w:r w:rsidR="00170BC3">
        <w:fldChar w:fldCharType="end"/>
      </w:r>
      <w:r w:rsidR="004B689C">
        <w:t xml:space="preserve"> and yellow fever.</w:t>
      </w:r>
      <w:r w:rsidR="004B689C">
        <w:fldChar w:fldCharType="begin" w:fldLock="1"/>
      </w:r>
      <w:r w:rsidR="00403D15">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2&lt;/sup&gt;", "plainTextFormattedCitation" : "32", "previouslyFormattedCitation" : "&lt;sup&gt;32&lt;/sup&gt;" }, "properties" : { "noteIndex" : 0 }, "schema" : "https://github.com/citation-style-language/schema/raw/master/csl-citation.json" }</w:instrText>
      </w:r>
      <w:r w:rsidR="004B689C">
        <w:fldChar w:fldCharType="separate"/>
      </w:r>
      <w:r w:rsidR="00B66BAD" w:rsidRPr="00B66BAD">
        <w:rPr>
          <w:noProof/>
          <w:vertAlign w:val="superscript"/>
        </w:rPr>
        <w:t>32</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403D15">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3&lt;/sup&gt;", "plainTextFormattedCitation" : "33", "previouslyFormattedCitation" : "&lt;sup&gt;33&lt;/sup&gt;" }, "properties" : { "noteIndex" : 0 }, "schema" : "https://github.com/citation-style-language/schema/raw/master/csl-citation.json" }</w:instrText>
      </w:r>
      <w:r w:rsidR="00A61C71">
        <w:fldChar w:fldCharType="separate"/>
      </w:r>
      <w:r w:rsidR="00B66BAD" w:rsidRPr="00B66BAD">
        <w:rPr>
          <w:noProof/>
          <w:vertAlign w:val="superscript"/>
        </w:rPr>
        <w:t>33</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135FD3EF" w14:textId="6E80DF54" w:rsidR="002B44C8" w:rsidRPr="001C4B5E" w:rsidRDefault="001C4B5E">
      <w:r>
        <w:t xml:space="preserve">Herd immunity is a key target for the control of vaccine-preventable diseases and can be monitored over time using information on the VE(t) profile and population turnover rates. We show this information </w:t>
      </w:r>
      <w:r w:rsidR="00170538">
        <w:t>is</w:t>
      </w:r>
      <w:r>
        <w:t xml:space="preserve"> essential for optimizing revaccination strategies, targeting vaccine stockpiles, and explaining re-emergence of outbreaks in a previously vaccinated population. </w:t>
      </w:r>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Fig 1. Compartmental model framework.</w:t>
      </w:r>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r w:rsidR="002B1D6D">
        <w:rPr>
          <w:vertAlign w:val="subscript"/>
        </w:rPr>
        <w:t>i</w:t>
      </w:r>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e show </w:t>
      </w:r>
      <w:r>
        <w:t xml:space="preserve">a direct disease transmission process and a leaky vaccine action model. </w:t>
      </w:r>
    </w:p>
    <w:p w14:paraId="64E9062D" w14:textId="77777777" w:rsidR="007914F5" w:rsidRDefault="007914F5" w:rsidP="00F038DC"/>
    <w:p w14:paraId="11875F02" w14:textId="3862716C" w:rsidR="001B42D3" w:rsidRDefault="00D60633" w:rsidP="00F038DC">
      <w:pPr>
        <w:rPr>
          <w:b/>
        </w:rPr>
      </w:pPr>
      <w:r>
        <w:rPr>
          <w:b/>
        </w:rPr>
        <w:t>Fig 2</w:t>
      </w:r>
      <w:r w:rsidR="00700D43" w:rsidRPr="00700D43">
        <w:rPr>
          <w:b/>
        </w:rPr>
        <w:t>. Changes in the proportion of the population susceptible</w:t>
      </w:r>
      <w:r w:rsidR="00170538">
        <w:rPr>
          <w:b/>
        </w:rPr>
        <w:t xml:space="preserve">, </w:t>
      </w:r>
      <m:oMath>
        <m:r>
          <m:rPr>
            <m:sty m:val="bi"/>
          </m:rPr>
          <w:rPr>
            <w:rFonts w:ascii="Cambria Math" w:hAnsi="Cambria Math"/>
          </w:rPr>
          <m:t>X(t)</m:t>
        </m:r>
      </m:oMath>
      <w:r w:rsidR="00170538">
        <w:rPr>
          <w:b/>
        </w:rPr>
        <w:t>,</w:t>
      </w:r>
      <w:r w:rsidR="00700D43" w:rsidRPr="00700D43">
        <w:rPr>
          <w:b/>
        </w:rPr>
        <w:t xml:space="preserve"> as a function of years since vaccination</w:t>
      </w:r>
      <w:r w:rsidR="00700D43">
        <w:rPr>
          <w:b/>
        </w:rPr>
        <w:t xml:space="preserve">. </w:t>
      </w:r>
    </w:p>
    <w:p w14:paraId="6A27E26D" w14:textId="4AFFE826" w:rsidR="00700D43" w:rsidRDefault="00700D43" w:rsidP="00F038DC">
      <w:r>
        <w:t xml:space="preserve">Population susceptibility following mass vaccination </w:t>
      </w:r>
      <w:r w:rsidR="00A12927">
        <w:t>(100% coverage) of WC</w:t>
      </w:r>
      <w:r w:rsidR="00403D15">
        <w:t xml:space="preserve"> vaccine</w:t>
      </w:r>
      <w:r w:rsidR="00A12927">
        <w:t xml:space="preserve">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03D15">
        <w:t xml:space="preserve"> When migration rates are low or none,</w:t>
      </w:r>
      <w:r w:rsidR="004737E0">
        <w:t xml:space="preserve"> </w:t>
      </w:r>
      <w:r w:rsidR="00403D15">
        <w:t>X(t) for the WC vaccine is seen to decrease then increase due to the parameterization of VE(t) which peaks one year post-vaccination as estimated by ref</w:t>
      </w:r>
      <w:r w:rsidR="00403D15">
        <w:fldChar w:fldCharType="begin" w:fldLock="1"/>
      </w:r>
      <w:r w:rsidR="0017053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19&lt;/sup&gt;" }, "properties" : { "noteIndex" : 0 }, "schema" : "https://github.com/citation-style-language/schema/raw/master/csl-citation.json" }</w:instrText>
      </w:r>
      <w:r w:rsidR="00403D15">
        <w:fldChar w:fldCharType="separate"/>
      </w:r>
      <w:r w:rsidR="00403D15" w:rsidRPr="00403D15">
        <w:rPr>
          <w:noProof/>
          <w:vertAlign w:val="superscript"/>
        </w:rPr>
        <w:t>19</w:t>
      </w:r>
      <w:r w:rsidR="00403D15">
        <w:fldChar w:fldCharType="end"/>
      </w:r>
      <w:r w:rsidR="00403D15">
        <w:t>.</w:t>
      </w:r>
    </w:p>
    <w:p w14:paraId="74D4141A" w14:textId="77777777" w:rsidR="00700D43" w:rsidRDefault="00700D43" w:rsidP="00F038DC"/>
    <w:p w14:paraId="5CE2A6E3" w14:textId="365A3564" w:rsidR="001B42D3" w:rsidRDefault="00002C0D" w:rsidP="00F038DC">
      <w:r>
        <w:rPr>
          <w:b/>
        </w:rPr>
        <w:t>Fig 3</w:t>
      </w:r>
      <w:r w:rsidR="00700D43">
        <w:rPr>
          <w:b/>
        </w:rPr>
        <w:t>. Changes in the probability of an outbreak as a function of years since vaccination.</w:t>
      </w:r>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41CA201D" w:rsidR="00002C0D" w:rsidRDefault="00002C0D" w:rsidP="00002C0D">
      <w:pPr>
        <w:rPr>
          <w:b/>
        </w:rPr>
      </w:pPr>
      <w:r>
        <w:rPr>
          <w:b/>
        </w:rPr>
        <w:t xml:space="preserve">Fig 4. </w:t>
      </w:r>
      <w:r w:rsidR="001C4B5E">
        <w:rPr>
          <w:b/>
        </w:rPr>
        <w:t>Revaccination</w:t>
      </w:r>
      <w:r>
        <w:rPr>
          <w:b/>
        </w:rPr>
        <w:t xml:space="preserve"> strategies to maximize DHI.</w:t>
      </w:r>
    </w:p>
    <w:p w14:paraId="5D8B885F" w14:textId="11747FBE" w:rsidR="00002C0D" w:rsidRPr="001B42D3" w:rsidRDefault="00002C0D" w:rsidP="00002C0D">
      <w:pPr>
        <w:rPr>
          <w:b/>
        </w:rPr>
      </w:pPr>
      <w:r w:rsidRPr="006F2CC8">
        <w:t>(A)</w:t>
      </w:r>
      <w:r>
        <w:t xml:space="preserve"> </w:t>
      </w:r>
      <w:r w:rsidRPr="006F2CC8">
        <w:t>Recurring</w:t>
      </w:r>
      <w:r>
        <w:t xml:space="preserve"> mass vaccination with 100% coverage of susceptibles every year (dashed line) or two years (dotted line) is shown to periodically achieve then lose herd immunity, as recorded by the faded horizontal lines below. (B) Mass vaccination of 80%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w:t>
      </w:r>
      <w:r w:rsidR="00170538">
        <w:t xml:space="preserve"> Faded horizontal bars show times with herd immunity under each strategy and the total duration is annotated to the right of each.</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lastRenderedPageBreak/>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Vertical grey lines denote the estimate</w:t>
      </w:r>
      <w:r w:rsidR="00831DED">
        <w:t>d migration rates for Calcutta, Bentiu</w:t>
      </w:r>
      <w:r w:rsidR="00601E61">
        <w:t xml:space="preserve"> PoC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r w:rsidR="00FF1E30">
        <w:rPr>
          <w:b/>
        </w:rPr>
        <w:t>Bentiu PoC Camp case study.</w:t>
      </w:r>
    </w:p>
    <w:p w14:paraId="5CA90A9F" w14:textId="5C1C53B0" w:rsidR="00FF1E30" w:rsidRPr="00FF1E30" w:rsidRDefault="00FF1E30" w:rsidP="00837827">
      <w:r>
        <w:t>(A) Estimated population size (blue line), individuals vaccinated assuming two-dose coverage (green bars), and case counts in October and November (grey bars). IOM began reporting entries and exits in December 2015 and are represented by the f</w:t>
      </w:r>
      <w:r w:rsidR="00FF0880">
        <w:t>a</w:t>
      </w:r>
      <w:r>
        <w:t xml:space="preserv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w:t>
      </w:r>
      <w:commentRangeStart w:id="260"/>
      <w:r>
        <w:t xml:space="preserve">50 </w:t>
      </w:r>
      <w:commentRangeEnd w:id="260"/>
      <w:r w:rsidR="00170538">
        <w:rPr>
          <w:rStyle w:val="CommentReference"/>
        </w:rPr>
        <w:commentReference w:id="260"/>
      </w:r>
      <w:r>
        <w:t xml:space="preserve">cases increases with </w:t>
      </w:r>
      <m:oMath>
        <m:r>
          <w:rPr>
            <w:rFonts w:ascii="Cambria Math" w:hAnsi="Cambria Math"/>
          </w:rPr>
          <m:t>X(t)</m:t>
        </m:r>
      </m:oMath>
      <w:r>
        <w:t>.</w:t>
      </w:r>
      <w:ins w:id="261" w:author="Corey Peak" w:date="2017-01-07T08:20:00Z">
        <w:r w:rsidR="00170538">
          <w:t xml:space="preserve"> </w:t>
        </w:r>
      </w:ins>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31137D5E" w14:textId="2CDD0B32" w:rsidR="00170538" w:rsidRPr="00170538" w:rsidRDefault="000A51A6" w:rsidP="00170538">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170538" w:rsidRPr="00170538">
        <w:rPr>
          <w:rFonts w:ascii="Cambria" w:hAnsi="Cambria"/>
          <w:noProof/>
        </w:rPr>
        <w:t>1</w:t>
      </w:r>
      <w:r w:rsidR="00170538" w:rsidRPr="00170538">
        <w:rPr>
          <w:rFonts w:ascii="Cambria" w:hAnsi="Cambria"/>
          <w:noProof/>
        </w:rPr>
        <w:tab/>
        <w:t xml:space="preserve">Fine PE. Herd immunity: history, theory, practice. </w:t>
      </w:r>
      <w:r w:rsidR="00170538" w:rsidRPr="00170538">
        <w:rPr>
          <w:rFonts w:ascii="Cambria" w:hAnsi="Cambria"/>
          <w:i/>
          <w:iCs/>
          <w:noProof/>
        </w:rPr>
        <w:t>Epidemiol Rev</w:t>
      </w:r>
      <w:r w:rsidR="00170538" w:rsidRPr="00170538">
        <w:rPr>
          <w:rFonts w:ascii="Cambria" w:hAnsi="Cambria"/>
          <w:noProof/>
        </w:rPr>
        <w:t xml:space="preserve"> 1993; </w:t>
      </w:r>
      <w:r w:rsidR="00170538" w:rsidRPr="00170538">
        <w:rPr>
          <w:rFonts w:ascii="Cambria" w:hAnsi="Cambria"/>
          <w:b/>
          <w:bCs/>
          <w:noProof/>
        </w:rPr>
        <w:t>15</w:t>
      </w:r>
      <w:r w:rsidR="00170538" w:rsidRPr="00170538">
        <w:rPr>
          <w:rFonts w:ascii="Cambria" w:hAnsi="Cambria"/>
          <w:noProof/>
        </w:rPr>
        <w:t>: 265–302.</w:t>
      </w:r>
    </w:p>
    <w:p w14:paraId="53BD543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w:t>
      </w:r>
      <w:r w:rsidRPr="00170538">
        <w:rPr>
          <w:rFonts w:ascii="Cambria" w:hAnsi="Cambria"/>
          <w:noProof/>
        </w:rPr>
        <w:tab/>
        <w:t xml:space="preserve">Anderson RM, May RM. Vaccination and herd immunity to infectious diseases. </w:t>
      </w:r>
      <w:r w:rsidRPr="00170538">
        <w:rPr>
          <w:rFonts w:ascii="Cambria" w:hAnsi="Cambria"/>
          <w:i/>
          <w:iCs/>
          <w:noProof/>
        </w:rPr>
        <w:t>Nature</w:t>
      </w:r>
      <w:r w:rsidRPr="00170538">
        <w:rPr>
          <w:rFonts w:ascii="Cambria" w:hAnsi="Cambria"/>
          <w:noProof/>
        </w:rPr>
        <w:t xml:space="preserve"> 1985; </w:t>
      </w:r>
      <w:r w:rsidRPr="00170538">
        <w:rPr>
          <w:rFonts w:ascii="Cambria" w:hAnsi="Cambria"/>
          <w:b/>
          <w:bCs/>
          <w:noProof/>
        </w:rPr>
        <w:t>318</w:t>
      </w:r>
      <w:r w:rsidRPr="00170538">
        <w:rPr>
          <w:rFonts w:ascii="Cambria" w:hAnsi="Cambria"/>
          <w:noProof/>
        </w:rPr>
        <w:t>: 323–9.</w:t>
      </w:r>
    </w:p>
    <w:p w14:paraId="2153BBDC"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w:t>
      </w:r>
      <w:r w:rsidRPr="00170538">
        <w:rPr>
          <w:rFonts w:ascii="Cambria" w:hAnsi="Cambria"/>
          <w:noProof/>
        </w:rPr>
        <w:tab/>
        <w:t xml:space="preserve">Heymann DL, Aylward RB. Mass vaccination: When and why. </w:t>
      </w:r>
      <w:r w:rsidRPr="00170538">
        <w:rPr>
          <w:rFonts w:ascii="Cambria" w:hAnsi="Cambria"/>
          <w:i/>
          <w:iCs/>
          <w:noProof/>
        </w:rPr>
        <w:t>Curr Top Microbiol Immunol</w:t>
      </w:r>
      <w:r w:rsidRPr="00170538">
        <w:rPr>
          <w:rFonts w:ascii="Cambria" w:hAnsi="Cambria"/>
          <w:noProof/>
        </w:rPr>
        <w:t xml:space="preserve"> 2006; </w:t>
      </w:r>
      <w:r w:rsidRPr="00170538">
        <w:rPr>
          <w:rFonts w:ascii="Cambria" w:hAnsi="Cambria"/>
          <w:b/>
          <w:bCs/>
          <w:noProof/>
        </w:rPr>
        <w:t>304</w:t>
      </w:r>
      <w:r w:rsidRPr="00170538">
        <w:rPr>
          <w:rFonts w:ascii="Cambria" w:hAnsi="Cambria"/>
          <w:noProof/>
        </w:rPr>
        <w:t>: 1–16.</w:t>
      </w:r>
    </w:p>
    <w:p w14:paraId="245ABB85"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4</w:t>
      </w:r>
      <w:r w:rsidRPr="00170538">
        <w:rPr>
          <w:rFonts w:ascii="Cambria" w:hAnsi="Cambria"/>
          <w:noProof/>
        </w:rPr>
        <w:tab/>
        <w:t xml:space="preserve">Ali M, Emch M, von Seidlein L, </w:t>
      </w:r>
      <w:r w:rsidRPr="00170538">
        <w:rPr>
          <w:rFonts w:ascii="Cambria" w:hAnsi="Cambria"/>
          <w:i/>
          <w:iCs/>
          <w:noProof/>
        </w:rPr>
        <w:t>et al.</w:t>
      </w:r>
      <w:r w:rsidRPr="00170538">
        <w:rPr>
          <w:rFonts w:ascii="Cambria" w:hAnsi="Cambria"/>
          <w:noProof/>
        </w:rPr>
        <w:t xml:space="preserve"> Herd immunity conferred by killed oral cholera vaccines in Bangladesh: a reanalysis. </w:t>
      </w:r>
      <w:r w:rsidRPr="00170538">
        <w:rPr>
          <w:rFonts w:ascii="Cambria" w:hAnsi="Cambria"/>
          <w:i/>
          <w:iCs/>
          <w:noProof/>
        </w:rPr>
        <w:t>Lancet</w:t>
      </w:r>
      <w:r w:rsidRPr="00170538">
        <w:rPr>
          <w:rFonts w:ascii="Cambria" w:hAnsi="Cambria"/>
          <w:noProof/>
        </w:rPr>
        <w:t xml:space="preserve"> 2005; </w:t>
      </w:r>
      <w:r w:rsidRPr="00170538">
        <w:rPr>
          <w:rFonts w:ascii="Cambria" w:hAnsi="Cambria"/>
          <w:b/>
          <w:bCs/>
          <w:noProof/>
        </w:rPr>
        <w:t>366</w:t>
      </w:r>
      <w:r w:rsidRPr="00170538">
        <w:rPr>
          <w:rFonts w:ascii="Cambria" w:hAnsi="Cambria"/>
          <w:noProof/>
        </w:rPr>
        <w:t>: 44–9.</w:t>
      </w:r>
    </w:p>
    <w:p w14:paraId="47D8939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5</w:t>
      </w:r>
      <w:r w:rsidRPr="00170538">
        <w:rPr>
          <w:rFonts w:ascii="Cambria" w:hAnsi="Cambria"/>
          <w:noProof/>
        </w:rPr>
        <w:tab/>
        <w:t xml:space="preserve">Ali M, Sur D, You YA, </w:t>
      </w:r>
      <w:r w:rsidRPr="00170538">
        <w:rPr>
          <w:rFonts w:ascii="Cambria" w:hAnsi="Cambria"/>
          <w:i/>
          <w:iCs/>
          <w:noProof/>
        </w:rPr>
        <w:t>et al.</w:t>
      </w:r>
      <w:r w:rsidRPr="00170538">
        <w:rPr>
          <w:rFonts w:ascii="Cambria" w:hAnsi="Cambria"/>
          <w:noProof/>
        </w:rPr>
        <w:t xml:space="preserve"> Herd protection by a bivalent killed whole-cell oral cholera vaccine in the slums of Kolkata, India. </w:t>
      </w:r>
      <w:r w:rsidRPr="00170538">
        <w:rPr>
          <w:rFonts w:ascii="Cambria" w:hAnsi="Cambria"/>
          <w:i/>
          <w:iCs/>
          <w:noProof/>
        </w:rPr>
        <w:t>Clin Infect Dis</w:t>
      </w:r>
      <w:r w:rsidRPr="00170538">
        <w:rPr>
          <w:rFonts w:ascii="Cambria" w:hAnsi="Cambria"/>
          <w:noProof/>
        </w:rPr>
        <w:t xml:space="preserve"> 2013; </w:t>
      </w:r>
      <w:r w:rsidRPr="00170538">
        <w:rPr>
          <w:rFonts w:ascii="Cambria" w:hAnsi="Cambria"/>
          <w:b/>
          <w:bCs/>
          <w:noProof/>
        </w:rPr>
        <w:t>56</w:t>
      </w:r>
      <w:r w:rsidRPr="00170538">
        <w:rPr>
          <w:rFonts w:ascii="Cambria" w:hAnsi="Cambria"/>
          <w:noProof/>
        </w:rPr>
        <w:t>: 1123–31.</w:t>
      </w:r>
    </w:p>
    <w:p w14:paraId="5AA1E8A2"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6</w:t>
      </w:r>
      <w:r w:rsidRPr="00170538">
        <w:rPr>
          <w:rFonts w:ascii="Cambria" w:hAnsi="Cambria"/>
          <w:noProof/>
        </w:rPr>
        <w:tab/>
        <w:t xml:space="preserve">World Health Organization. Cholera, 2015. </w:t>
      </w:r>
      <w:r w:rsidRPr="00170538">
        <w:rPr>
          <w:rFonts w:ascii="Cambria" w:hAnsi="Cambria"/>
          <w:i/>
          <w:iCs/>
          <w:noProof/>
        </w:rPr>
        <w:t>Wkly Epidemiol Rec</w:t>
      </w:r>
      <w:r w:rsidRPr="00170538">
        <w:rPr>
          <w:rFonts w:ascii="Cambria" w:hAnsi="Cambria"/>
          <w:noProof/>
        </w:rPr>
        <w:t xml:space="preserve"> 2016; </w:t>
      </w:r>
      <w:r w:rsidRPr="00170538">
        <w:rPr>
          <w:rFonts w:ascii="Cambria" w:hAnsi="Cambria"/>
          <w:b/>
          <w:bCs/>
          <w:noProof/>
        </w:rPr>
        <w:t>38</w:t>
      </w:r>
      <w:r w:rsidRPr="00170538">
        <w:rPr>
          <w:rFonts w:ascii="Cambria" w:hAnsi="Cambria"/>
          <w:noProof/>
        </w:rPr>
        <w:t>: 433–40.</w:t>
      </w:r>
    </w:p>
    <w:p w14:paraId="10666938"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7</w:t>
      </w:r>
      <w:r w:rsidRPr="00170538">
        <w:rPr>
          <w:rFonts w:ascii="Cambria" w:hAnsi="Cambria"/>
          <w:noProof/>
        </w:rPr>
        <w:tab/>
        <w:t xml:space="preserve">Clemens J, Holmgren J. When, How, and Where can Oral Cholera Vaccines be Used to Interrupt Cholera Outbreaks? </w:t>
      </w:r>
      <w:r w:rsidRPr="00170538">
        <w:rPr>
          <w:rFonts w:ascii="Cambria" w:hAnsi="Cambria"/>
          <w:i/>
          <w:iCs/>
          <w:noProof/>
        </w:rPr>
        <w:t>Curr Top Microbiol Immunol</w:t>
      </w:r>
      <w:r w:rsidRPr="00170538">
        <w:rPr>
          <w:rFonts w:ascii="Cambria" w:hAnsi="Cambria"/>
          <w:noProof/>
        </w:rPr>
        <w:t xml:space="preserve"> 2014; : 231–58.</w:t>
      </w:r>
    </w:p>
    <w:p w14:paraId="43DF3F1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8</w:t>
      </w:r>
      <w:r w:rsidRPr="00170538">
        <w:rPr>
          <w:rFonts w:ascii="Cambria" w:hAnsi="Cambria"/>
          <w:noProof/>
        </w:rPr>
        <w:tab/>
        <w:t>Ministry of Health. Situation Report #93 on Cholera in South Sudan As at 23:59 Hours , 3 November 2016. 2016.</w:t>
      </w:r>
    </w:p>
    <w:p w14:paraId="66835214"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9</w:t>
      </w:r>
      <w:r w:rsidRPr="00170538">
        <w:rPr>
          <w:rFonts w:ascii="Cambria" w:hAnsi="Cambria"/>
          <w:noProof/>
        </w:rPr>
        <w:tab/>
        <w:t xml:space="preserve">McLean AR, Anderson RM. Measles in developing countries. Part II. The predicted impact of mass vaccination. </w:t>
      </w:r>
      <w:r w:rsidRPr="00170538">
        <w:rPr>
          <w:rFonts w:ascii="Cambria" w:hAnsi="Cambria"/>
          <w:i/>
          <w:iCs/>
          <w:noProof/>
        </w:rPr>
        <w:t>Epidemiol Infect</w:t>
      </w:r>
      <w:r w:rsidRPr="00170538">
        <w:rPr>
          <w:rFonts w:ascii="Cambria" w:hAnsi="Cambria"/>
          <w:noProof/>
        </w:rPr>
        <w:t xml:space="preserve"> 1988; </w:t>
      </w:r>
      <w:r w:rsidRPr="00170538">
        <w:rPr>
          <w:rFonts w:ascii="Cambria" w:hAnsi="Cambria"/>
          <w:b/>
          <w:bCs/>
          <w:noProof/>
        </w:rPr>
        <w:t>100</w:t>
      </w:r>
      <w:r w:rsidRPr="00170538">
        <w:rPr>
          <w:rFonts w:ascii="Cambria" w:hAnsi="Cambria"/>
          <w:noProof/>
        </w:rPr>
        <w:t>: 419–42.</w:t>
      </w:r>
    </w:p>
    <w:p w14:paraId="56F0C07A"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0</w:t>
      </w:r>
      <w:r w:rsidRPr="00170538">
        <w:rPr>
          <w:rFonts w:ascii="Cambria" w:hAnsi="Cambria"/>
          <w:noProof/>
        </w:rPr>
        <w:tab/>
        <w:t xml:space="preserve">Mclean AR, Blower SM. Imperfect Vaccines and Herd Immunity to HIV. </w:t>
      </w:r>
      <w:r w:rsidRPr="00170538">
        <w:rPr>
          <w:rFonts w:ascii="Cambria" w:hAnsi="Cambria"/>
          <w:i/>
          <w:iCs/>
          <w:noProof/>
        </w:rPr>
        <w:t>Proc R Soc B Biol Sci</w:t>
      </w:r>
      <w:r w:rsidRPr="00170538">
        <w:rPr>
          <w:rFonts w:ascii="Cambria" w:hAnsi="Cambria"/>
          <w:noProof/>
        </w:rPr>
        <w:t xml:space="preserve"> 1993; </w:t>
      </w:r>
      <w:r w:rsidRPr="00170538">
        <w:rPr>
          <w:rFonts w:ascii="Cambria" w:hAnsi="Cambria"/>
          <w:b/>
          <w:bCs/>
          <w:noProof/>
        </w:rPr>
        <w:t>253</w:t>
      </w:r>
      <w:r w:rsidRPr="00170538">
        <w:rPr>
          <w:rFonts w:ascii="Cambria" w:hAnsi="Cambria"/>
          <w:noProof/>
        </w:rPr>
        <w:t>: 9–13.</w:t>
      </w:r>
    </w:p>
    <w:p w14:paraId="6D14E1C8"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1</w:t>
      </w:r>
      <w:r w:rsidRPr="00170538">
        <w:rPr>
          <w:rFonts w:ascii="Cambria" w:hAnsi="Cambria"/>
          <w:noProof/>
        </w:rPr>
        <w:tab/>
        <w:t xml:space="preserve">Blower S, Schwartz EJ, Mills J. Forecasting the future of HIV epidemics: The impact of antiretroviral therapies &amp; imperfect vaccines. </w:t>
      </w:r>
      <w:r w:rsidRPr="00170538">
        <w:rPr>
          <w:rFonts w:ascii="Cambria" w:hAnsi="Cambria"/>
          <w:i/>
          <w:iCs/>
          <w:noProof/>
        </w:rPr>
        <w:t>AIDS Rev</w:t>
      </w:r>
      <w:r w:rsidRPr="00170538">
        <w:rPr>
          <w:rFonts w:ascii="Cambria" w:hAnsi="Cambria"/>
          <w:noProof/>
        </w:rPr>
        <w:t xml:space="preserve"> 2003; </w:t>
      </w:r>
      <w:r w:rsidRPr="00170538">
        <w:rPr>
          <w:rFonts w:ascii="Cambria" w:hAnsi="Cambria"/>
          <w:b/>
          <w:bCs/>
          <w:noProof/>
        </w:rPr>
        <w:t>5</w:t>
      </w:r>
      <w:r w:rsidRPr="00170538">
        <w:rPr>
          <w:rFonts w:ascii="Cambria" w:hAnsi="Cambria"/>
          <w:noProof/>
        </w:rPr>
        <w:t>: 113–25.</w:t>
      </w:r>
    </w:p>
    <w:p w14:paraId="5526B136"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2</w:t>
      </w:r>
      <w:r w:rsidRPr="00170538">
        <w:rPr>
          <w:rFonts w:ascii="Cambria" w:hAnsi="Cambria"/>
          <w:noProof/>
        </w:rPr>
        <w:tab/>
        <w:t xml:space="preserve">Mossong J, Muller CP. Modelling measles re-emergence as a result of waning of immunity in vaccinated populations. </w:t>
      </w:r>
      <w:r w:rsidRPr="00170538">
        <w:rPr>
          <w:rFonts w:ascii="Cambria" w:hAnsi="Cambria"/>
          <w:i/>
          <w:iCs/>
          <w:noProof/>
        </w:rPr>
        <w:t>Vaccine</w:t>
      </w:r>
      <w:r w:rsidRPr="00170538">
        <w:rPr>
          <w:rFonts w:ascii="Cambria" w:hAnsi="Cambria"/>
          <w:noProof/>
        </w:rPr>
        <w:t xml:space="preserve"> 2003; </w:t>
      </w:r>
      <w:r w:rsidRPr="00170538">
        <w:rPr>
          <w:rFonts w:ascii="Cambria" w:hAnsi="Cambria"/>
          <w:b/>
          <w:bCs/>
          <w:noProof/>
        </w:rPr>
        <w:t>21</w:t>
      </w:r>
      <w:r w:rsidRPr="00170538">
        <w:rPr>
          <w:rFonts w:ascii="Cambria" w:hAnsi="Cambria"/>
          <w:noProof/>
        </w:rPr>
        <w:t>: 4597–603.</w:t>
      </w:r>
    </w:p>
    <w:p w14:paraId="486952B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3</w:t>
      </w:r>
      <w:r w:rsidRPr="00170538">
        <w:rPr>
          <w:rFonts w:ascii="Cambria" w:hAnsi="Cambria"/>
          <w:noProof/>
        </w:rPr>
        <w:tab/>
        <w:t xml:space="preserve">MAGPANTAY FMG, DOMENECH DE CELLÈS M, ROHANI P, KING AA. Pertussis immunity and epidemiology: mode and duration of vaccine-induced immunity. </w:t>
      </w:r>
      <w:r w:rsidRPr="00170538">
        <w:rPr>
          <w:rFonts w:ascii="Cambria" w:hAnsi="Cambria"/>
          <w:i/>
          <w:iCs/>
          <w:noProof/>
        </w:rPr>
        <w:t>Parasitology</w:t>
      </w:r>
      <w:r w:rsidRPr="00170538">
        <w:rPr>
          <w:rFonts w:ascii="Cambria" w:hAnsi="Cambria"/>
          <w:noProof/>
        </w:rPr>
        <w:t xml:space="preserve"> 2016; </w:t>
      </w:r>
      <w:r w:rsidRPr="00170538">
        <w:rPr>
          <w:rFonts w:ascii="Cambria" w:hAnsi="Cambria"/>
          <w:b/>
          <w:bCs/>
          <w:noProof/>
        </w:rPr>
        <w:t>143</w:t>
      </w:r>
      <w:r w:rsidRPr="00170538">
        <w:rPr>
          <w:rFonts w:ascii="Cambria" w:hAnsi="Cambria"/>
          <w:noProof/>
        </w:rPr>
        <w:t>: 835–49.</w:t>
      </w:r>
    </w:p>
    <w:p w14:paraId="0B95FD43"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4</w:t>
      </w:r>
      <w:r w:rsidRPr="00170538">
        <w:rPr>
          <w:rFonts w:ascii="Cambria" w:hAnsi="Cambria"/>
          <w:noProof/>
        </w:rPr>
        <w:tab/>
        <w:t xml:space="preserve">Metcalf CJE, Lessler J, Klepac P, Cutts F, Grenfell BT. Impact of birth rate, seasonality and transmission rate on minimum levels of coverage needed for rubella vaccination. </w:t>
      </w:r>
      <w:r w:rsidRPr="00170538">
        <w:rPr>
          <w:rFonts w:ascii="Cambria" w:hAnsi="Cambria"/>
          <w:i/>
          <w:iCs/>
          <w:noProof/>
        </w:rPr>
        <w:t>Epidemiol Infect</w:t>
      </w:r>
      <w:r w:rsidRPr="00170538">
        <w:rPr>
          <w:rFonts w:ascii="Cambria" w:hAnsi="Cambria"/>
          <w:noProof/>
        </w:rPr>
        <w:t xml:space="preserve"> 2012; </w:t>
      </w:r>
      <w:r w:rsidRPr="00170538">
        <w:rPr>
          <w:rFonts w:ascii="Cambria" w:hAnsi="Cambria"/>
          <w:b/>
          <w:bCs/>
          <w:noProof/>
        </w:rPr>
        <w:t>140</w:t>
      </w:r>
      <w:r w:rsidRPr="00170538">
        <w:rPr>
          <w:rFonts w:ascii="Cambria" w:hAnsi="Cambria"/>
          <w:noProof/>
        </w:rPr>
        <w:t>: 2290–301.</w:t>
      </w:r>
    </w:p>
    <w:p w14:paraId="1421A638"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5</w:t>
      </w:r>
      <w:r w:rsidRPr="00170538">
        <w:rPr>
          <w:rFonts w:ascii="Cambria" w:hAnsi="Cambria"/>
          <w:noProof/>
        </w:rPr>
        <w:tab/>
        <w:t xml:space="preserve">Lloyd AL. Realistic distributions of infectious periods in epidemic models: changing patterns of persistence and dynamics. </w:t>
      </w:r>
      <w:r w:rsidRPr="00170538">
        <w:rPr>
          <w:rFonts w:ascii="Cambria" w:hAnsi="Cambria"/>
          <w:i/>
          <w:iCs/>
          <w:noProof/>
        </w:rPr>
        <w:t>Theor Popul Biol</w:t>
      </w:r>
      <w:r w:rsidRPr="00170538">
        <w:rPr>
          <w:rFonts w:ascii="Cambria" w:hAnsi="Cambria"/>
          <w:noProof/>
        </w:rPr>
        <w:t xml:space="preserve"> 2001; </w:t>
      </w:r>
      <w:r w:rsidRPr="00170538">
        <w:rPr>
          <w:rFonts w:ascii="Cambria" w:hAnsi="Cambria"/>
          <w:b/>
          <w:bCs/>
          <w:noProof/>
        </w:rPr>
        <w:t>60</w:t>
      </w:r>
      <w:r w:rsidRPr="00170538">
        <w:rPr>
          <w:rFonts w:ascii="Cambria" w:hAnsi="Cambria"/>
          <w:noProof/>
        </w:rPr>
        <w:t>: 59–71.</w:t>
      </w:r>
    </w:p>
    <w:p w14:paraId="69F272A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6</w:t>
      </w:r>
      <w:r w:rsidRPr="00170538">
        <w:rPr>
          <w:rFonts w:ascii="Cambria" w:hAnsi="Cambria"/>
          <w:noProof/>
        </w:rPr>
        <w:tab/>
        <w:t xml:space="preserve">Krylova O, Earn DJD. Effects of the infectious period distribution on predicted transitions in childhood disease dynamics. </w:t>
      </w:r>
      <w:r w:rsidRPr="00170538">
        <w:rPr>
          <w:rFonts w:ascii="Cambria" w:hAnsi="Cambria"/>
          <w:i/>
          <w:iCs/>
          <w:noProof/>
        </w:rPr>
        <w:t>J R Soc Interface</w:t>
      </w:r>
      <w:r w:rsidRPr="00170538">
        <w:rPr>
          <w:rFonts w:ascii="Cambria" w:hAnsi="Cambria"/>
          <w:noProof/>
        </w:rPr>
        <w:t xml:space="preserve"> 2013; </w:t>
      </w:r>
      <w:r w:rsidRPr="00170538">
        <w:rPr>
          <w:rFonts w:ascii="Cambria" w:hAnsi="Cambria"/>
          <w:b/>
          <w:bCs/>
          <w:noProof/>
        </w:rPr>
        <w:t>10</w:t>
      </w:r>
      <w:r w:rsidRPr="00170538">
        <w:rPr>
          <w:rFonts w:ascii="Cambria" w:hAnsi="Cambria"/>
          <w:noProof/>
        </w:rPr>
        <w:t>: 20130098.</w:t>
      </w:r>
    </w:p>
    <w:p w14:paraId="152484D9"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7</w:t>
      </w:r>
      <w:r w:rsidRPr="00170538">
        <w:rPr>
          <w:rFonts w:ascii="Cambria" w:hAnsi="Cambria"/>
          <w:noProof/>
        </w:rPr>
        <w:tab/>
        <w:t xml:space="preserve">Soetaert K, Petzoldt T, Setzer RW. Package deSolve : Solving Initial Value Differential Equations in R. </w:t>
      </w:r>
      <w:r w:rsidRPr="00170538">
        <w:rPr>
          <w:rFonts w:ascii="Cambria" w:hAnsi="Cambria"/>
          <w:i/>
          <w:iCs/>
          <w:noProof/>
        </w:rPr>
        <w:t>J Stat Softw</w:t>
      </w:r>
      <w:r w:rsidRPr="00170538">
        <w:rPr>
          <w:rFonts w:ascii="Cambria" w:hAnsi="Cambria"/>
          <w:noProof/>
        </w:rPr>
        <w:t xml:space="preserve"> 2010; </w:t>
      </w:r>
      <w:r w:rsidRPr="00170538">
        <w:rPr>
          <w:rFonts w:ascii="Cambria" w:hAnsi="Cambria"/>
          <w:b/>
          <w:bCs/>
          <w:noProof/>
        </w:rPr>
        <w:t>33</w:t>
      </w:r>
      <w:r w:rsidRPr="00170538">
        <w:rPr>
          <w:rFonts w:ascii="Cambria" w:hAnsi="Cambria"/>
          <w:noProof/>
        </w:rPr>
        <w:t>: 1–25.</w:t>
      </w:r>
    </w:p>
    <w:p w14:paraId="3509441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8</w:t>
      </w:r>
      <w:r w:rsidRPr="00170538">
        <w:rPr>
          <w:rFonts w:ascii="Cambria" w:hAnsi="Cambria"/>
          <w:noProof/>
        </w:rPr>
        <w:tab/>
        <w:t xml:space="preserve">Clemens JD, Sack D a, Harris JR, </w:t>
      </w:r>
      <w:r w:rsidRPr="00170538">
        <w:rPr>
          <w:rFonts w:ascii="Cambria" w:hAnsi="Cambria"/>
          <w:i/>
          <w:iCs/>
          <w:noProof/>
        </w:rPr>
        <w:t>et al.</w:t>
      </w:r>
      <w:r w:rsidRPr="00170538">
        <w:rPr>
          <w:rFonts w:ascii="Cambria" w:hAnsi="Cambria"/>
          <w:noProof/>
        </w:rPr>
        <w:t xml:space="preserve"> Field trial of oral cholera vaccines in Bangladesh: results from three-year follow-up. </w:t>
      </w:r>
      <w:r w:rsidRPr="00170538">
        <w:rPr>
          <w:rFonts w:ascii="Cambria" w:hAnsi="Cambria"/>
          <w:i/>
          <w:iCs/>
          <w:noProof/>
        </w:rPr>
        <w:t>Lancet</w:t>
      </w:r>
      <w:r w:rsidRPr="00170538">
        <w:rPr>
          <w:rFonts w:ascii="Cambria" w:hAnsi="Cambria"/>
          <w:noProof/>
        </w:rPr>
        <w:t xml:space="preserve"> 1990; </w:t>
      </w:r>
      <w:r w:rsidRPr="00170538">
        <w:rPr>
          <w:rFonts w:ascii="Cambria" w:hAnsi="Cambria"/>
          <w:b/>
          <w:bCs/>
          <w:noProof/>
        </w:rPr>
        <w:t>335</w:t>
      </w:r>
      <w:r w:rsidRPr="00170538">
        <w:rPr>
          <w:rFonts w:ascii="Cambria" w:hAnsi="Cambria"/>
          <w:noProof/>
        </w:rPr>
        <w:t>: 270–3.</w:t>
      </w:r>
    </w:p>
    <w:p w14:paraId="3F84DB6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19</w:t>
      </w:r>
      <w:r w:rsidRPr="00170538">
        <w:rPr>
          <w:rFonts w:ascii="Cambria" w:hAnsi="Cambria"/>
          <w:noProof/>
        </w:rPr>
        <w:tab/>
        <w:t xml:space="preserve">Durham LK, Longini IM, Halloran ME, Clemens JD, Nizam A, Rao M. Estimation of vaccine efficacy in the presence of waning: application to cholera vaccines. </w:t>
      </w:r>
      <w:r w:rsidRPr="00170538">
        <w:rPr>
          <w:rFonts w:ascii="Cambria" w:hAnsi="Cambria"/>
          <w:i/>
          <w:iCs/>
          <w:noProof/>
        </w:rPr>
        <w:t>Am J Epidemiol</w:t>
      </w:r>
      <w:r w:rsidRPr="00170538">
        <w:rPr>
          <w:rFonts w:ascii="Cambria" w:hAnsi="Cambria"/>
          <w:noProof/>
        </w:rPr>
        <w:t xml:space="preserve"> 1998; </w:t>
      </w:r>
      <w:r w:rsidRPr="00170538">
        <w:rPr>
          <w:rFonts w:ascii="Cambria" w:hAnsi="Cambria"/>
          <w:b/>
          <w:bCs/>
          <w:noProof/>
        </w:rPr>
        <w:t>147</w:t>
      </w:r>
      <w:r w:rsidRPr="00170538">
        <w:rPr>
          <w:rFonts w:ascii="Cambria" w:hAnsi="Cambria"/>
          <w:noProof/>
        </w:rPr>
        <w:t>: 948–59.</w:t>
      </w:r>
    </w:p>
    <w:p w14:paraId="66E0C93D"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0</w:t>
      </w:r>
      <w:r w:rsidRPr="00170538">
        <w:rPr>
          <w:rFonts w:ascii="Cambria" w:hAnsi="Cambria"/>
          <w:noProof/>
        </w:rPr>
        <w:tab/>
        <w:t xml:space="preserve">Sur D, Kanungo S, Sah B, </w:t>
      </w:r>
      <w:r w:rsidRPr="00170538">
        <w:rPr>
          <w:rFonts w:ascii="Cambria" w:hAnsi="Cambria"/>
          <w:i/>
          <w:iCs/>
          <w:noProof/>
        </w:rPr>
        <w:t>et al.</w:t>
      </w:r>
      <w:r w:rsidRPr="00170538">
        <w:rPr>
          <w:rFonts w:ascii="Cambria" w:hAnsi="Cambria"/>
          <w:noProof/>
        </w:rPr>
        <w:t xml:space="preserve"> Efficacy of a Low-Cost, inactivated Whole-Cell oral cholera vaccine: Results from 3 years of Follow-Up of a randomized, controlled trial. </w:t>
      </w:r>
      <w:r w:rsidRPr="00170538">
        <w:rPr>
          <w:rFonts w:ascii="Cambria" w:hAnsi="Cambria"/>
          <w:i/>
          <w:iCs/>
          <w:noProof/>
        </w:rPr>
        <w:t>PLoS Negl Trop Dis</w:t>
      </w:r>
      <w:r w:rsidRPr="00170538">
        <w:rPr>
          <w:rFonts w:ascii="Cambria" w:hAnsi="Cambria"/>
          <w:noProof/>
        </w:rPr>
        <w:t xml:space="preserve"> 2011; </w:t>
      </w:r>
      <w:r w:rsidRPr="00170538">
        <w:rPr>
          <w:rFonts w:ascii="Cambria" w:hAnsi="Cambria"/>
          <w:b/>
          <w:bCs/>
          <w:noProof/>
        </w:rPr>
        <w:t>5</w:t>
      </w:r>
      <w:r w:rsidRPr="00170538">
        <w:rPr>
          <w:rFonts w:ascii="Cambria" w:hAnsi="Cambria"/>
          <w:noProof/>
        </w:rPr>
        <w:t>: 1–6.</w:t>
      </w:r>
    </w:p>
    <w:p w14:paraId="5895216B"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1</w:t>
      </w:r>
      <w:r w:rsidRPr="00170538">
        <w:rPr>
          <w:rFonts w:ascii="Cambria" w:hAnsi="Cambria"/>
          <w:noProof/>
        </w:rPr>
        <w:tab/>
        <w:t xml:space="preserve">Qadri F, Ali M, Chowdhury F, </w:t>
      </w:r>
      <w:r w:rsidRPr="00170538">
        <w:rPr>
          <w:rFonts w:ascii="Cambria" w:hAnsi="Cambria"/>
          <w:i/>
          <w:iCs/>
          <w:noProof/>
        </w:rPr>
        <w:t>et al.</w:t>
      </w:r>
      <w:r w:rsidRPr="00170538">
        <w:rPr>
          <w:rFonts w:ascii="Cambria" w:hAnsi="Cambria"/>
          <w:noProof/>
        </w:rPr>
        <w:t xml:space="preserve"> Feasibility and effectiveness of oral cholera vaccine in an urban endemic setting in Bangladesh: a cluster randomised open-label trial. </w:t>
      </w:r>
      <w:r w:rsidRPr="00170538">
        <w:rPr>
          <w:rFonts w:ascii="Cambria" w:hAnsi="Cambria"/>
          <w:i/>
          <w:iCs/>
          <w:noProof/>
        </w:rPr>
        <w:t>Lancet</w:t>
      </w:r>
      <w:r w:rsidRPr="00170538">
        <w:rPr>
          <w:rFonts w:ascii="Cambria" w:hAnsi="Cambria"/>
          <w:noProof/>
        </w:rPr>
        <w:t xml:space="preserve"> 2015; </w:t>
      </w:r>
      <w:r w:rsidRPr="00170538">
        <w:rPr>
          <w:rFonts w:ascii="Cambria" w:hAnsi="Cambria"/>
          <w:b/>
          <w:bCs/>
          <w:noProof/>
        </w:rPr>
        <w:t>6736</w:t>
      </w:r>
      <w:r w:rsidRPr="00170538">
        <w:rPr>
          <w:rFonts w:ascii="Cambria" w:hAnsi="Cambria"/>
          <w:noProof/>
        </w:rPr>
        <w:t>: 1–10.</w:t>
      </w:r>
    </w:p>
    <w:p w14:paraId="6C2FF42A"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lastRenderedPageBreak/>
        <w:t>22</w:t>
      </w:r>
      <w:r w:rsidRPr="00170538">
        <w:rPr>
          <w:rFonts w:ascii="Cambria" w:hAnsi="Cambria"/>
          <w:noProof/>
        </w:rPr>
        <w:tab/>
        <w:t>Becker NG. Minor outbreaks when infectives are homogenous. In: Modeling to Inform Infectious Disease Control. 2015: 7–28.</w:t>
      </w:r>
    </w:p>
    <w:p w14:paraId="06B6D77D"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3</w:t>
      </w:r>
      <w:r w:rsidRPr="00170538">
        <w:rPr>
          <w:rFonts w:ascii="Cambria" w:hAnsi="Cambria"/>
          <w:noProof/>
        </w:rPr>
        <w:tab/>
        <w:t xml:space="preserve">Mott J. The Distribution of the Time-to-Emptiness of a Discrete Dam Under Steady Demand. </w:t>
      </w:r>
      <w:r w:rsidRPr="00170538">
        <w:rPr>
          <w:rFonts w:ascii="Cambria" w:hAnsi="Cambria"/>
          <w:i/>
          <w:iCs/>
          <w:noProof/>
        </w:rPr>
        <w:t>J R Stat Soc Ser B</w:t>
      </w:r>
      <w:r w:rsidRPr="00170538">
        <w:rPr>
          <w:rFonts w:ascii="Cambria" w:hAnsi="Cambria"/>
          <w:noProof/>
        </w:rPr>
        <w:t xml:space="preserve"> 1963; </w:t>
      </w:r>
      <w:r w:rsidRPr="00170538">
        <w:rPr>
          <w:rFonts w:ascii="Cambria" w:hAnsi="Cambria"/>
          <w:b/>
          <w:bCs/>
          <w:noProof/>
        </w:rPr>
        <w:t>25</w:t>
      </w:r>
      <w:r w:rsidRPr="00170538">
        <w:rPr>
          <w:rFonts w:ascii="Cambria" w:hAnsi="Cambria"/>
          <w:noProof/>
        </w:rPr>
        <w:t>: 137–9.</w:t>
      </w:r>
    </w:p>
    <w:p w14:paraId="2F757D0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4</w:t>
      </w:r>
      <w:r w:rsidRPr="00170538">
        <w:rPr>
          <w:rFonts w:ascii="Cambria" w:hAnsi="Cambria"/>
          <w:noProof/>
        </w:rPr>
        <w:tab/>
        <w:t>UNFPA. Monthly Humanitairan Update - South Sudan Conflict. 2016 http://reliefweb.int/sites/reliefweb.int/files/resources/SSD_Monthly_Humanitarian_Update_August.pdf.</w:t>
      </w:r>
    </w:p>
    <w:p w14:paraId="4949316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5</w:t>
      </w:r>
      <w:r w:rsidRPr="00170538">
        <w:rPr>
          <w:rFonts w:ascii="Cambria" w:hAnsi="Cambria"/>
          <w:noProof/>
        </w:rPr>
        <w:tab/>
        <w:t xml:space="preserve">Fox JP, Elveback L, Scott W, Gatewood L, Ackerman E. Herd Immunity: Basic Concept and Relevance To Public Health Immunization Practices. </w:t>
      </w:r>
      <w:r w:rsidRPr="00170538">
        <w:rPr>
          <w:rFonts w:ascii="Cambria" w:hAnsi="Cambria"/>
          <w:i/>
          <w:iCs/>
          <w:noProof/>
        </w:rPr>
        <w:t>Am J Epidemiol</w:t>
      </w:r>
      <w:r w:rsidRPr="00170538">
        <w:rPr>
          <w:rFonts w:ascii="Cambria" w:hAnsi="Cambria"/>
          <w:noProof/>
        </w:rPr>
        <w:t xml:space="preserve"> 1971; </w:t>
      </w:r>
      <w:r w:rsidRPr="00170538">
        <w:rPr>
          <w:rFonts w:ascii="Cambria" w:hAnsi="Cambria"/>
          <w:b/>
          <w:bCs/>
          <w:noProof/>
        </w:rPr>
        <w:t>94</w:t>
      </w:r>
      <w:r w:rsidRPr="00170538">
        <w:rPr>
          <w:rFonts w:ascii="Cambria" w:hAnsi="Cambria"/>
          <w:noProof/>
        </w:rPr>
        <w:t>: 187–97.</w:t>
      </w:r>
    </w:p>
    <w:p w14:paraId="17F841EA"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6</w:t>
      </w:r>
      <w:r w:rsidRPr="00170538">
        <w:rPr>
          <w:rFonts w:ascii="Cambria" w:hAnsi="Cambria"/>
          <w:noProof/>
        </w:rPr>
        <w:tab/>
        <w:t xml:space="preserve">Lessler J, Metcalf CJE, Cutts FT, Grenfell BT. Impact on Epidemic Measles of Vaccination Campaigns Triggered by Disease Outbreaks or Serosurveys: A Modeling Study. </w:t>
      </w:r>
      <w:r w:rsidRPr="00170538">
        <w:rPr>
          <w:rFonts w:ascii="Cambria" w:hAnsi="Cambria"/>
          <w:i/>
          <w:iCs/>
          <w:noProof/>
        </w:rPr>
        <w:t>PLoS Med</w:t>
      </w:r>
      <w:r w:rsidRPr="00170538">
        <w:rPr>
          <w:rFonts w:ascii="Cambria" w:hAnsi="Cambria"/>
          <w:noProof/>
        </w:rPr>
        <w:t xml:space="preserve"> 2016; </w:t>
      </w:r>
      <w:r w:rsidRPr="00170538">
        <w:rPr>
          <w:rFonts w:ascii="Cambria" w:hAnsi="Cambria"/>
          <w:b/>
          <w:bCs/>
          <w:noProof/>
        </w:rPr>
        <w:t>13</w:t>
      </w:r>
      <w:r w:rsidRPr="00170538">
        <w:rPr>
          <w:rFonts w:ascii="Cambria" w:hAnsi="Cambria"/>
          <w:noProof/>
        </w:rPr>
        <w:t>: e1002144.</w:t>
      </w:r>
    </w:p>
    <w:p w14:paraId="2A056229"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7</w:t>
      </w:r>
      <w:r w:rsidRPr="00170538">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2B93828E"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8</w:t>
      </w:r>
      <w:r w:rsidRPr="00170538">
        <w:rPr>
          <w:rFonts w:ascii="Cambria" w:hAnsi="Cambria"/>
          <w:noProof/>
        </w:rPr>
        <w:tab/>
        <w:t xml:space="preserve">Azman AS, Lessler J. Reactive vaccination in the presence of disease hotspots. </w:t>
      </w:r>
      <w:r w:rsidRPr="00170538">
        <w:rPr>
          <w:rFonts w:ascii="Cambria" w:hAnsi="Cambria"/>
          <w:i/>
          <w:iCs/>
          <w:noProof/>
        </w:rPr>
        <w:t>Proc R Soc B Biol Sci</w:t>
      </w:r>
      <w:r w:rsidRPr="00170538">
        <w:rPr>
          <w:rFonts w:ascii="Cambria" w:hAnsi="Cambria"/>
          <w:noProof/>
        </w:rPr>
        <w:t xml:space="preserve"> 2015; </w:t>
      </w:r>
      <w:r w:rsidRPr="00170538">
        <w:rPr>
          <w:rFonts w:ascii="Cambria" w:hAnsi="Cambria"/>
          <w:b/>
          <w:bCs/>
          <w:noProof/>
        </w:rPr>
        <w:t>282</w:t>
      </w:r>
      <w:r w:rsidRPr="00170538">
        <w:rPr>
          <w:rFonts w:ascii="Cambria" w:hAnsi="Cambria"/>
          <w:noProof/>
        </w:rPr>
        <w:t>: 20141341–20141341.</w:t>
      </w:r>
    </w:p>
    <w:p w14:paraId="55045C4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29</w:t>
      </w:r>
      <w:r w:rsidRPr="00170538">
        <w:rPr>
          <w:rFonts w:ascii="Cambria" w:hAnsi="Cambria"/>
          <w:noProof/>
        </w:rPr>
        <w:tab/>
        <w:t xml:space="preserve">Azman A, Luquero FJ, Rodrigues A, </w:t>
      </w:r>
      <w:r w:rsidRPr="00170538">
        <w:rPr>
          <w:rFonts w:ascii="Cambria" w:hAnsi="Cambria"/>
          <w:i/>
          <w:iCs/>
          <w:noProof/>
        </w:rPr>
        <w:t>et al.</w:t>
      </w:r>
      <w:r w:rsidRPr="00170538">
        <w:rPr>
          <w:rFonts w:ascii="Cambria" w:hAnsi="Cambria"/>
          <w:noProof/>
        </w:rPr>
        <w:t xml:space="preserve"> Urban Cholera Transmission Hotspots and their Implications for Reactive Vaccination : Evidence from Bissau City. </w:t>
      </w:r>
      <w:r w:rsidRPr="00170538">
        <w:rPr>
          <w:rFonts w:ascii="Cambria" w:hAnsi="Cambria"/>
          <w:i/>
          <w:iCs/>
          <w:noProof/>
        </w:rPr>
        <w:t>PLoS Negl Trop Dis</w:t>
      </w:r>
      <w:r w:rsidRPr="00170538">
        <w:rPr>
          <w:rFonts w:ascii="Cambria" w:hAnsi="Cambria"/>
          <w:noProof/>
        </w:rPr>
        <w:t xml:space="preserve"> 2012; : 1–8.</w:t>
      </w:r>
    </w:p>
    <w:p w14:paraId="2353D4D9"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0</w:t>
      </w:r>
      <w:r w:rsidRPr="00170538">
        <w:rPr>
          <w:rFonts w:ascii="Cambria" w:hAnsi="Cambria"/>
          <w:noProof/>
        </w:rPr>
        <w:tab/>
        <w:t xml:space="preserve">Recommendations of the Advisory Committee on Immunization Practices (ACIP): Typhoid Immunization. </w:t>
      </w:r>
      <w:r w:rsidRPr="00170538">
        <w:rPr>
          <w:rFonts w:ascii="Cambria" w:hAnsi="Cambria"/>
          <w:i/>
          <w:iCs/>
          <w:noProof/>
        </w:rPr>
        <w:t>MMWR</w:t>
      </w:r>
      <w:r w:rsidRPr="00170538">
        <w:rPr>
          <w:rFonts w:ascii="Cambria" w:hAnsi="Cambria"/>
          <w:noProof/>
        </w:rPr>
        <w:t xml:space="preserve"> 1994; </w:t>
      </w:r>
      <w:r w:rsidRPr="00170538">
        <w:rPr>
          <w:rFonts w:ascii="Cambria" w:hAnsi="Cambria"/>
          <w:b/>
          <w:bCs/>
          <w:noProof/>
        </w:rPr>
        <w:t>RR</w:t>
      </w:r>
      <w:r w:rsidRPr="00170538">
        <w:rPr>
          <w:rFonts w:ascii="Cambria" w:hAnsi="Cambria"/>
          <w:noProof/>
        </w:rPr>
        <w:t>-</w:t>
      </w:r>
      <w:r w:rsidRPr="00170538">
        <w:rPr>
          <w:rFonts w:ascii="Cambria" w:hAnsi="Cambria"/>
          <w:b/>
          <w:bCs/>
          <w:noProof/>
        </w:rPr>
        <w:t>14</w:t>
      </w:r>
      <w:r w:rsidRPr="00170538">
        <w:rPr>
          <w:rFonts w:ascii="Cambria" w:hAnsi="Cambria"/>
          <w:noProof/>
        </w:rPr>
        <w:t>. ftp://ftp.cdc.gov/pub/publications/mmwr/rr/rr4314.pdf.</w:t>
      </w:r>
    </w:p>
    <w:p w14:paraId="62195B4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1</w:t>
      </w:r>
      <w:r w:rsidRPr="00170538">
        <w:rPr>
          <w:rFonts w:ascii="Cambria" w:hAnsi="Cambria"/>
          <w:noProof/>
        </w:rPr>
        <w:tab/>
        <w:t xml:space="preserve">Biellik R, Madema S, Taole A, </w:t>
      </w:r>
      <w:r w:rsidRPr="00170538">
        <w:rPr>
          <w:rFonts w:ascii="Cambria" w:hAnsi="Cambria"/>
          <w:i/>
          <w:iCs/>
          <w:noProof/>
        </w:rPr>
        <w:t>et al.</w:t>
      </w:r>
      <w:r w:rsidRPr="00170538">
        <w:rPr>
          <w:rFonts w:ascii="Cambria" w:hAnsi="Cambria"/>
          <w:noProof/>
        </w:rPr>
        <w:t xml:space="preserve"> First 5 years of measles elimination in southern Africa: 1996-2000. </w:t>
      </w:r>
      <w:r w:rsidRPr="00170538">
        <w:rPr>
          <w:rFonts w:ascii="Cambria" w:hAnsi="Cambria"/>
          <w:i/>
          <w:iCs/>
          <w:noProof/>
        </w:rPr>
        <w:t>Lancet</w:t>
      </w:r>
      <w:r w:rsidRPr="00170538">
        <w:rPr>
          <w:rFonts w:ascii="Cambria" w:hAnsi="Cambria"/>
          <w:noProof/>
        </w:rPr>
        <w:t xml:space="preserve"> 2002; </w:t>
      </w:r>
      <w:r w:rsidRPr="00170538">
        <w:rPr>
          <w:rFonts w:ascii="Cambria" w:hAnsi="Cambria"/>
          <w:b/>
          <w:bCs/>
          <w:noProof/>
        </w:rPr>
        <w:t>359</w:t>
      </w:r>
      <w:r w:rsidRPr="00170538">
        <w:rPr>
          <w:rFonts w:ascii="Cambria" w:hAnsi="Cambria"/>
          <w:noProof/>
        </w:rPr>
        <w:t>: 1564–8.</w:t>
      </w:r>
    </w:p>
    <w:p w14:paraId="01CE9EF7"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2</w:t>
      </w:r>
      <w:r w:rsidRPr="00170538">
        <w:rPr>
          <w:rFonts w:ascii="Cambria" w:hAnsi="Cambria"/>
          <w:noProof/>
        </w:rPr>
        <w:tab/>
        <w:t>WHO-UNICEF. Yellow Fever Initiative: Providing an opportunity of a lifetime. 2010 http://www.who.int/csr/disease/yellowfev/YFIbrochure.pdf.</w:t>
      </w:r>
    </w:p>
    <w:p w14:paraId="6EB50EBE"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3</w:t>
      </w:r>
      <w:r w:rsidRPr="00170538">
        <w:rPr>
          <w:rFonts w:ascii="Cambria" w:hAnsi="Cambria"/>
          <w:noProof/>
        </w:rPr>
        <w:tab/>
        <w:t xml:space="preserve">Wu JT, Peak CM, Leung GM, Lipsitch M. Fractional dosing of yellow fever vaccine to extend supply: a modelling study. </w:t>
      </w:r>
      <w:r w:rsidRPr="00170538">
        <w:rPr>
          <w:rFonts w:ascii="Cambria" w:hAnsi="Cambria"/>
          <w:i/>
          <w:iCs/>
          <w:noProof/>
        </w:rPr>
        <w:t>Lancet</w:t>
      </w:r>
      <w:r w:rsidRPr="00170538">
        <w:rPr>
          <w:rFonts w:ascii="Cambria" w:hAnsi="Cambria"/>
          <w:noProof/>
        </w:rPr>
        <w:t xml:space="preserve"> 2016; </w:t>
      </w:r>
      <w:r w:rsidRPr="00170538">
        <w:rPr>
          <w:rFonts w:ascii="Cambria" w:hAnsi="Cambria"/>
          <w:b/>
          <w:bCs/>
          <w:noProof/>
        </w:rPr>
        <w:t>6736</w:t>
      </w:r>
      <w:r w:rsidRPr="00170538">
        <w:rPr>
          <w:rFonts w:ascii="Cambria" w:hAnsi="Cambria"/>
          <w:noProof/>
        </w:rPr>
        <w:t>: 53421.</w:t>
      </w:r>
    </w:p>
    <w:p w14:paraId="330384E4"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4</w:t>
      </w:r>
      <w:r w:rsidRPr="00170538">
        <w:rPr>
          <w:rFonts w:ascii="Cambria" w:hAnsi="Cambria"/>
          <w:noProof/>
        </w:rPr>
        <w:tab/>
        <w:t xml:space="preserve">Azman AS, Rumunu J, Abubakar A, </w:t>
      </w:r>
      <w:r w:rsidRPr="00170538">
        <w:rPr>
          <w:rFonts w:ascii="Cambria" w:hAnsi="Cambria"/>
          <w:i/>
          <w:iCs/>
          <w:noProof/>
        </w:rPr>
        <w:t>et al.</w:t>
      </w:r>
      <w:r w:rsidRPr="00170538">
        <w:rPr>
          <w:rFonts w:ascii="Cambria" w:hAnsi="Cambria"/>
          <w:noProof/>
        </w:rPr>
        <w:t xml:space="preserve"> Population-Level Effect of Cholera Vaccine on Displaced Populations, South Sudan, 2014. </w:t>
      </w:r>
      <w:r w:rsidRPr="00170538">
        <w:rPr>
          <w:rFonts w:ascii="Cambria" w:hAnsi="Cambria"/>
          <w:i/>
          <w:iCs/>
          <w:noProof/>
        </w:rPr>
        <w:t>Emerg Infect Dis</w:t>
      </w:r>
      <w:r w:rsidRPr="00170538">
        <w:rPr>
          <w:rFonts w:ascii="Cambria" w:hAnsi="Cambria"/>
          <w:noProof/>
        </w:rPr>
        <w:t xml:space="preserve"> 2016; </w:t>
      </w:r>
      <w:r w:rsidRPr="00170538">
        <w:rPr>
          <w:rFonts w:ascii="Cambria" w:hAnsi="Cambria"/>
          <w:b/>
          <w:bCs/>
          <w:noProof/>
        </w:rPr>
        <w:t>22</w:t>
      </w:r>
      <w:r w:rsidRPr="00170538">
        <w:rPr>
          <w:rFonts w:ascii="Cambria" w:hAnsi="Cambria"/>
          <w:noProof/>
        </w:rPr>
        <w:t>: 2014–7.</w:t>
      </w:r>
    </w:p>
    <w:p w14:paraId="290DDE98"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5</w:t>
      </w:r>
      <w:r w:rsidRPr="00170538">
        <w:rPr>
          <w:rFonts w:ascii="Cambria" w:hAnsi="Cambria"/>
          <w:noProof/>
        </w:rPr>
        <w:tab/>
        <w:t xml:space="preserve">Azman AS, Rudolph KE, Cummings D a T, Lessler J. The incubation period of cholera: a systematic review. </w:t>
      </w:r>
      <w:r w:rsidRPr="00170538">
        <w:rPr>
          <w:rFonts w:ascii="Cambria" w:hAnsi="Cambria"/>
          <w:i/>
          <w:iCs/>
          <w:noProof/>
        </w:rPr>
        <w:t>J Infect</w:t>
      </w:r>
      <w:r w:rsidRPr="00170538">
        <w:rPr>
          <w:rFonts w:ascii="Cambria" w:hAnsi="Cambria"/>
          <w:noProof/>
        </w:rPr>
        <w:t xml:space="preserve"> 2013; </w:t>
      </w:r>
      <w:r w:rsidRPr="00170538">
        <w:rPr>
          <w:rFonts w:ascii="Cambria" w:hAnsi="Cambria"/>
          <w:b/>
          <w:bCs/>
          <w:noProof/>
        </w:rPr>
        <w:t>66</w:t>
      </w:r>
      <w:r w:rsidRPr="00170538">
        <w:rPr>
          <w:rFonts w:ascii="Cambria" w:hAnsi="Cambria"/>
          <w:noProof/>
        </w:rPr>
        <w:t>: 432–8.</w:t>
      </w:r>
    </w:p>
    <w:p w14:paraId="142136CD"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6</w:t>
      </w:r>
      <w:r w:rsidRPr="00170538">
        <w:rPr>
          <w:rFonts w:ascii="Cambria" w:hAnsi="Cambria"/>
          <w:noProof/>
        </w:rPr>
        <w:tab/>
        <w:t xml:space="preserve">Azman AS, Luquero FJ, Ciglenecki I, Grais RF, Sack D a., Lessler J. The Impact of a One-Dose versus Two-Dose Oral Cholera Vaccine Regimen in Outbreak Settings: A Modeling Study. </w:t>
      </w:r>
      <w:r w:rsidRPr="00170538">
        <w:rPr>
          <w:rFonts w:ascii="Cambria" w:hAnsi="Cambria"/>
          <w:i/>
          <w:iCs/>
          <w:noProof/>
        </w:rPr>
        <w:t>PLOS Med</w:t>
      </w:r>
      <w:r w:rsidRPr="00170538">
        <w:rPr>
          <w:rFonts w:ascii="Cambria" w:hAnsi="Cambria"/>
          <w:noProof/>
        </w:rPr>
        <w:t xml:space="preserve"> 2015; </w:t>
      </w:r>
      <w:r w:rsidRPr="00170538">
        <w:rPr>
          <w:rFonts w:ascii="Cambria" w:hAnsi="Cambria"/>
          <w:b/>
          <w:bCs/>
          <w:noProof/>
        </w:rPr>
        <w:t>12</w:t>
      </w:r>
      <w:r w:rsidRPr="00170538">
        <w:rPr>
          <w:rFonts w:ascii="Cambria" w:hAnsi="Cambria"/>
          <w:noProof/>
        </w:rPr>
        <w:t>: e1001867.</w:t>
      </w:r>
    </w:p>
    <w:p w14:paraId="5940182F"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7</w:t>
      </w:r>
      <w:r w:rsidRPr="00170538">
        <w:rPr>
          <w:rFonts w:ascii="Cambria" w:hAnsi="Cambria"/>
          <w:noProof/>
        </w:rPr>
        <w:tab/>
        <w:t xml:space="preserve">Weil A a, Khan AI, Chowdhury F, </w:t>
      </w:r>
      <w:r w:rsidRPr="00170538">
        <w:rPr>
          <w:rFonts w:ascii="Cambria" w:hAnsi="Cambria"/>
          <w:i/>
          <w:iCs/>
          <w:noProof/>
        </w:rPr>
        <w:t>et al.</w:t>
      </w:r>
      <w:r w:rsidRPr="00170538">
        <w:rPr>
          <w:rFonts w:ascii="Cambria" w:hAnsi="Cambria"/>
          <w:noProof/>
        </w:rPr>
        <w:t xml:space="preserve"> Clinical outcomes in household contacts of patients with cholera in Bangladesh. </w:t>
      </w:r>
      <w:r w:rsidRPr="00170538">
        <w:rPr>
          <w:rFonts w:ascii="Cambria" w:hAnsi="Cambria"/>
          <w:i/>
          <w:iCs/>
          <w:noProof/>
        </w:rPr>
        <w:t>Clin Infect Dis</w:t>
      </w:r>
      <w:r w:rsidRPr="00170538">
        <w:rPr>
          <w:rFonts w:ascii="Cambria" w:hAnsi="Cambria"/>
          <w:noProof/>
        </w:rPr>
        <w:t xml:space="preserve"> 2009; </w:t>
      </w:r>
      <w:r w:rsidRPr="00170538">
        <w:rPr>
          <w:rFonts w:ascii="Cambria" w:hAnsi="Cambria"/>
          <w:b/>
          <w:bCs/>
          <w:noProof/>
        </w:rPr>
        <w:t>49</w:t>
      </w:r>
      <w:r w:rsidRPr="00170538">
        <w:rPr>
          <w:rFonts w:ascii="Cambria" w:hAnsi="Cambria"/>
          <w:noProof/>
        </w:rPr>
        <w:t>: 1473–9.</w:t>
      </w:r>
    </w:p>
    <w:p w14:paraId="0AECA861"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8</w:t>
      </w:r>
      <w:r w:rsidRPr="00170538">
        <w:rPr>
          <w:rFonts w:ascii="Cambria" w:hAnsi="Cambria"/>
          <w:noProof/>
        </w:rPr>
        <w:tab/>
        <w:t xml:space="preserve">Moore S, Lessler J. Optimal allocation of the limited oral cholera vaccine supply between endemic and epidemic settings. </w:t>
      </w:r>
      <w:r w:rsidRPr="00170538">
        <w:rPr>
          <w:rFonts w:ascii="Cambria" w:hAnsi="Cambria"/>
          <w:i/>
          <w:iCs/>
          <w:noProof/>
        </w:rPr>
        <w:t>J R Soc …</w:t>
      </w:r>
      <w:r w:rsidRPr="00170538">
        <w:rPr>
          <w:rFonts w:ascii="Cambria" w:hAnsi="Cambria"/>
          <w:noProof/>
        </w:rPr>
        <w:t xml:space="preserve"> 2015. http://rsif.royalsocietypublishing.org/content/12/111/20150703 (accessed Oct 3, 2015).</w:t>
      </w:r>
    </w:p>
    <w:p w14:paraId="34045AE5"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t>39</w:t>
      </w:r>
      <w:r w:rsidRPr="00170538">
        <w:rPr>
          <w:rFonts w:ascii="Cambria" w:hAnsi="Cambria"/>
          <w:noProof/>
        </w:rPr>
        <w:tab/>
        <w:t xml:space="preserve">Bhattacharya SK, Sur D, Ali M, </w:t>
      </w:r>
      <w:r w:rsidRPr="00170538">
        <w:rPr>
          <w:rFonts w:ascii="Cambria" w:hAnsi="Cambria"/>
          <w:i/>
          <w:iCs/>
          <w:noProof/>
        </w:rPr>
        <w:t>et al.</w:t>
      </w:r>
      <w:r w:rsidRPr="00170538">
        <w:rPr>
          <w:rFonts w:ascii="Cambria" w:hAnsi="Cambria"/>
          <w:noProof/>
        </w:rPr>
        <w:t xml:space="preserve"> 5 year efficacy of a bivalent killed whole-cell oral cholera vaccine in Kolkata, India: a cluster-randomised, double-blind, placebo-controlled trial. </w:t>
      </w:r>
      <w:r w:rsidRPr="00170538">
        <w:rPr>
          <w:rFonts w:ascii="Cambria" w:hAnsi="Cambria"/>
          <w:i/>
          <w:iCs/>
          <w:noProof/>
        </w:rPr>
        <w:t>Lancet Infect Dis</w:t>
      </w:r>
      <w:r w:rsidRPr="00170538">
        <w:rPr>
          <w:rFonts w:ascii="Cambria" w:hAnsi="Cambria"/>
          <w:noProof/>
        </w:rPr>
        <w:t xml:space="preserve"> 2013; </w:t>
      </w:r>
      <w:r w:rsidRPr="00170538">
        <w:rPr>
          <w:rFonts w:ascii="Cambria" w:hAnsi="Cambria"/>
          <w:b/>
          <w:bCs/>
          <w:noProof/>
        </w:rPr>
        <w:t>13</w:t>
      </w:r>
      <w:r w:rsidRPr="00170538">
        <w:rPr>
          <w:rFonts w:ascii="Cambria" w:hAnsi="Cambria"/>
          <w:noProof/>
        </w:rPr>
        <w:t>: 1050–6.</w:t>
      </w:r>
    </w:p>
    <w:p w14:paraId="261FCBE0" w14:textId="77777777" w:rsidR="00170538" w:rsidRPr="00170538" w:rsidRDefault="00170538" w:rsidP="00170538">
      <w:pPr>
        <w:widowControl w:val="0"/>
        <w:autoSpaceDE w:val="0"/>
        <w:autoSpaceDN w:val="0"/>
        <w:adjustRightInd w:val="0"/>
        <w:ind w:left="640" w:hanging="640"/>
        <w:rPr>
          <w:rFonts w:ascii="Cambria" w:hAnsi="Cambria"/>
          <w:noProof/>
        </w:rPr>
      </w:pPr>
      <w:r w:rsidRPr="00170538">
        <w:rPr>
          <w:rFonts w:ascii="Cambria" w:hAnsi="Cambria"/>
          <w:noProof/>
        </w:rPr>
        <w:lastRenderedPageBreak/>
        <w:t>40</w:t>
      </w:r>
      <w:r w:rsidRPr="00170538">
        <w:rPr>
          <w:rFonts w:ascii="Cambria" w:hAnsi="Cambria"/>
          <w:noProof/>
        </w:rPr>
        <w:tab/>
        <w:t xml:space="preserve">Van Loon FPL, Clemens JD, Chakraborty J, </w:t>
      </w:r>
      <w:r w:rsidRPr="00170538">
        <w:rPr>
          <w:rFonts w:ascii="Cambria" w:hAnsi="Cambria"/>
          <w:i/>
          <w:iCs/>
          <w:noProof/>
        </w:rPr>
        <w:t>et al.</w:t>
      </w:r>
      <w:r w:rsidRPr="00170538">
        <w:rPr>
          <w:rFonts w:ascii="Cambria" w:hAnsi="Cambria"/>
          <w:noProof/>
        </w:rPr>
        <w:t xml:space="preserve"> Field trial of inactivated oral cholera vaccines in Bangladesh: Results from 5 years of follow-up. </w:t>
      </w:r>
      <w:r w:rsidRPr="00170538">
        <w:rPr>
          <w:rFonts w:ascii="Cambria" w:hAnsi="Cambria"/>
          <w:i/>
          <w:iCs/>
          <w:noProof/>
        </w:rPr>
        <w:t>Vaccine</w:t>
      </w:r>
      <w:r w:rsidRPr="00170538">
        <w:rPr>
          <w:rFonts w:ascii="Cambria" w:hAnsi="Cambria"/>
          <w:noProof/>
        </w:rPr>
        <w:t xml:space="preserve"> 1996; </w:t>
      </w:r>
      <w:r w:rsidRPr="00170538">
        <w:rPr>
          <w:rFonts w:ascii="Cambria" w:hAnsi="Cambria"/>
          <w:b/>
          <w:bCs/>
          <w:noProof/>
        </w:rPr>
        <w:t>14</w:t>
      </w:r>
      <w:r w:rsidRPr="00170538">
        <w:rPr>
          <w:rFonts w:ascii="Cambria" w:hAnsi="Cambria"/>
          <w:noProof/>
        </w:rPr>
        <w:t>: 162–6.</w:t>
      </w:r>
    </w:p>
    <w:p w14:paraId="6F3B41A3" w14:textId="6DD9C28D" w:rsidR="00D77E67" w:rsidRDefault="000A51A6" w:rsidP="00170538">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Bentiu PoC Camp population estimates over time. </w:t>
      </w:r>
    </w:p>
    <w:p w14:paraId="78EC51D2" w14:textId="7E815B8A" w:rsidR="00D60633" w:rsidRDefault="00D60633" w:rsidP="00D60633">
      <w:r>
        <w:t xml:space="preserve">In order to simulate the Bentiu PoC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m:oMath>
        <m:r>
          <m:rPr>
            <m:sty m:val="bi"/>
          </m:rPr>
          <w:rPr>
            <w:rFonts w:ascii="Cambria Math" w:hAnsi="Cambria Math"/>
          </w:rPr>
          <m:t>X(t)</m:t>
        </m:r>
      </m:oMath>
      <w:r w:rsidRPr="00700D43">
        <w:rPr>
          <w:b/>
        </w:rPr>
        <w:t>) as a function of years since vaccination</w:t>
      </w:r>
      <w:r>
        <w:rPr>
          <w:b/>
        </w:rPr>
        <w:t>.</w:t>
      </w:r>
      <w:r>
        <w:t xml:space="preserve"> </w:t>
      </w:r>
    </w:p>
    <w:p w14:paraId="08FA7EE1" w14:textId="208CC458" w:rsidR="00055B77" w:rsidRDefault="00D60633" w:rsidP="00754E2D">
      <w:r>
        <w:t>As per Fig 2</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BS-Whole Cell vaccine profile.</w:t>
      </w:r>
    </w:p>
    <w:p w14:paraId="3D424263" w14:textId="77777777" w:rsidR="00002C0D" w:rsidRDefault="00002C0D" w:rsidP="00754E2D"/>
    <w:p w14:paraId="1CD7E5DC" w14:textId="147FB7F5" w:rsidR="00002C0D" w:rsidRDefault="00002C0D" w:rsidP="00002C0D">
      <w:r>
        <w:rPr>
          <w:b/>
        </w:rPr>
        <w:t>Fig S3</w:t>
      </w:r>
      <w:r>
        <w:t>.</w:t>
      </w:r>
      <w:r>
        <w:rPr>
          <w:b/>
        </w:rPr>
        <w:t xml:space="preserve"> Duration of Herd Immunity (DHI) as a function of vaccine coverage and basic reproductive number.</w:t>
      </w:r>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77DA0BE" w:rsidR="00002C0D" w:rsidRDefault="00002C0D" w:rsidP="00002C0D">
      <w:pPr>
        <w:rPr>
          <w:b/>
        </w:rPr>
      </w:pPr>
      <w:r>
        <w:rPr>
          <w:b/>
        </w:rPr>
        <w:t>Fig S4.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w:t>
      </w:r>
      <w:r w:rsidR="00170538">
        <w:rPr>
          <w:b/>
        </w:rPr>
        <w:t xml:space="preserve">Camp </w:t>
      </w:r>
      <w:r>
        <w:rPr>
          <w:b/>
        </w:rPr>
        <w:t xml:space="preserve">between October and November 2016. </w:t>
      </w:r>
    </w:p>
    <w:p w14:paraId="719104F0" w14:textId="044782E2"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403D15">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34&lt;/sup&gt;", "plainTextFormattedCitation" : "34", "previouslyFormattedCitation" : "&lt;sup&gt;34&lt;/sup&gt;" }, "properties" : { "noteIndex" : 0 }, "schema" : "https://github.com/citation-style-language/schema/raw/master/csl-citation.json" }</w:instrText>
      </w:r>
      <w:r w:rsidR="00002C0D">
        <w:fldChar w:fldCharType="separate"/>
      </w:r>
      <w:r w:rsidR="00B66BAD" w:rsidRPr="00B66BAD">
        <w:rPr>
          <w:noProof/>
          <w:vertAlign w:val="superscript"/>
        </w:rPr>
        <w:t>34</w:t>
      </w:r>
      <w:r w:rsidR="00002C0D">
        <w:fldChar w:fldCharType="end"/>
      </w:r>
      <w:r w:rsidR="00002C0D">
        <w:t>.</w:t>
      </w:r>
      <w:r>
        <w:t>, we report a time-dependent reproductive number (red line) approaching 3 in the early stages of the Bentiu PoC Camp outbreak, with 95% confidence bounds excluding 1 (pink region).</w:t>
      </w:r>
    </w:p>
    <w:p w14:paraId="2CC15BD7" w14:textId="77777777" w:rsidR="00C06A72" w:rsidRDefault="00C06A72" w:rsidP="00002C0D"/>
    <w:p w14:paraId="7C0C2E1F" w14:textId="362DF775" w:rsidR="00C06A72" w:rsidRDefault="007304DE" w:rsidP="00002C0D">
      <w:r>
        <w:rPr>
          <w:b/>
        </w:rPr>
        <w:t>Fig S5. Calculation of</w:t>
      </w:r>
      <m:oMath>
        <m:r>
          <m:rPr>
            <m:sty m:val="bi"/>
          </m:rPr>
          <w:rPr>
            <w:rFonts w:ascii="Cambria Math" w:hAnsi="Cambria Math"/>
          </w:rPr>
          <m:t xml:space="preserve"> X(t)</m:t>
        </m:r>
      </m:oMath>
      <w:r>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m:oMath>
        <m:r>
          <w:rPr>
            <w:rFonts w:ascii="Cambria Math" w:hAnsi="Cambria Math"/>
          </w:rPr>
          <m:t>VE(t)</m:t>
        </m:r>
      </m:oMath>
      <w:r>
        <w:t xml:space="preserve"> (dashed line) while the number of individuals in the </w:t>
      </w:r>
      <m:oMath>
        <m:r>
          <w:rPr>
            <w:rFonts w:ascii="Cambria Math" w:hAnsi="Cambria Math"/>
          </w:rPr>
          <m:t>V(t)</m:t>
        </m:r>
      </m:oMath>
      <w:r>
        <w:t xml:space="preserve"> compartment decreases over time (dotted line). For the Leaky vaccine (right panel), individuals stay in the </w:t>
      </w:r>
      <m:oMath>
        <m:r>
          <w:rPr>
            <w:rFonts w:ascii="Cambria Math" w:hAnsi="Cambria Math"/>
          </w:rPr>
          <m:t>V(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X(t) </m:t>
        </m:r>
      </m:oMath>
      <w:r>
        <w:t xml:space="preserve">(solid line) follows the same profile for both vaccine modes of action. </w:t>
      </w:r>
    </w:p>
    <w:p w14:paraId="2BE4B3E5" w14:textId="77777777" w:rsidR="00CB5408" w:rsidRDefault="00CB5408" w:rsidP="00002C0D"/>
    <w:p w14:paraId="0DBC6F01" w14:textId="5001FFFB" w:rsidR="00CB5408" w:rsidRDefault="00CB5408" w:rsidP="00CB5408">
      <w:pPr>
        <w:rPr>
          <w:b/>
        </w:rPr>
      </w:pPr>
      <w:r>
        <w:rPr>
          <w:b/>
        </w:rPr>
        <w:t>Fig S6.</w:t>
      </w:r>
      <w:r>
        <w:t xml:space="preserve"> </w:t>
      </w:r>
      <w:r w:rsidR="001C4B5E">
        <w:rPr>
          <w:b/>
        </w:rPr>
        <w:t>Revaccination</w:t>
      </w:r>
      <w:r>
        <w:rPr>
          <w:b/>
        </w:rPr>
        <w:t xml:space="preserve"> strategies to maximize DHI assuming a non-waning vaccine.</w:t>
      </w:r>
    </w:p>
    <w:p w14:paraId="6C841262" w14:textId="1E024868" w:rsidR="00CB5408" w:rsidRPr="00CB5408" w:rsidRDefault="00CB5408" w:rsidP="00CB5408">
      <w:r>
        <w:lastRenderedPageBreak/>
        <w:t xml:space="preserve">As per Fig 4, except the vaccine now </w:t>
      </w:r>
      <w:r w:rsidR="00512F47">
        <w:t>retains the maximum efficacy estimated for Shanchol (0.583) for all time. Mass then Maintain strategies again maximize DHI for a fixed vaccine supply.</w:t>
      </w:r>
    </w:p>
    <w:p w14:paraId="3929A56A" w14:textId="77777777" w:rsidR="005D6069" w:rsidRDefault="005D6069" w:rsidP="006173F9"/>
    <w:p w14:paraId="2B1D08E8" w14:textId="1CEC1564" w:rsidR="003B6D69" w:rsidRDefault="00002C0D" w:rsidP="006173F9">
      <w:pPr>
        <w:rPr>
          <w:b/>
        </w:rPr>
      </w:pPr>
      <w:r>
        <w:rPr>
          <w:b/>
        </w:rPr>
        <w:t>Fig S</w:t>
      </w:r>
      <w:r w:rsidR="00CB5408">
        <w:rPr>
          <w:b/>
        </w:rPr>
        <w:t>7</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6FF34711" w14:textId="77777777" w:rsidR="00C01BE6" w:rsidRDefault="00C01BE6" w:rsidP="00C01BE6">
      <w:pPr>
        <w:ind w:left="720"/>
      </w:pPr>
    </w:p>
    <w:p w14:paraId="62FA4CBD" w14:textId="77777777" w:rsidR="00C01BE6" w:rsidRDefault="00C01BE6" w:rsidP="00C01BE6">
      <w:r>
        <w:t xml:space="preserve">{ </w:t>
      </w:r>
      <w:commentRangeStart w:id="262"/>
      <w:r>
        <w:t>Preliminary</w:t>
      </w:r>
      <w:commentRangeEnd w:id="262"/>
      <w:r w:rsidR="006F603D">
        <w:rPr>
          <w:rStyle w:val="CommentReference"/>
        </w:rPr>
        <w:commentReference w:id="262"/>
      </w:r>
      <w:r>
        <w:t xml:space="preserve">: </w:t>
      </w:r>
    </w:p>
    <w:p w14:paraId="375EC85A" w14:textId="77777777" w:rsidR="00C01BE6" w:rsidRDefault="00C01BE6" w:rsidP="00C01BE6">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4A38E86E" w14:textId="77777777" w:rsidR="00C01BE6" w:rsidRDefault="00C01BE6" w:rsidP="00C01BE6">
      <w:pPr>
        <w:ind w:left="720"/>
        <w:rPr>
          <w:b/>
        </w:rPr>
      </w:pPr>
    </w:p>
    <w:p w14:paraId="0439A599" w14:textId="77777777" w:rsidR="00C01BE6" w:rsidRPr="001850C4" w:rsidRDefault="00C01BE6" w:rsidP="00C01BE6">
      <w:pPr>
        <w:ind w:left="720"/>
      </w:pPr>
      <w:r>
        <w:t>Our primary results assume a “leaky” vaccine mode of action, but analysis using an “all or none” mode of action was repeated using a time-invariant VE estimate and creating paths from each vaccine compartment back to the S compartment so that the duration of time in the V</w:t>
      </w:r>
      <w:r>
        <w:softHyphen/>
      </w:r>
      <w:r>
        <w:rPr>
          <w:vertAlign w:val="subscript"/>
        </w:rPr>
        <w:t>n</w:t>
      </w:r>
      <w:r>
        <w:t xml:space="preserve"> ensemble is variable (????). In summary, the results presented in the main text were robust to the assumed mode of vaccine action.</w:t>
      </w:r>
    </w:p>
    <w:p w14:paraId="329285B2" w14:textId="77777777" w:rsidR="00C01BE6" w:rsidRDefault="00C01BE6" w:rsidP="00C01BE6">
      <w:pPr>
        <w:ind w:left="720"/>
        <w:rPr>
          <w:b/>
        </w:rPr>
      </w:pPr>
    </w:p>
    <w:p w14:paraId="3A1FD076" w14:textId="77777777" w:rsidR="00C01BE6" w:rsidRDefault="00C01BE6" w:rsidP="00C01BE6">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718D0DB0" w14:textId="77777777" w:rsidR="00C01BE6" w:rsidRDefault="00C01BE6" w:rsidP="00C01BE6">
      <w:pPr>
        <w:ind w:left="720"/>
      </w:pPr>
    </w:p>
    <w:p w14:paraId="4B531C70" w14:textId="77777777" w:rsidR="00C01BE6" w:rsidRPr="006B582E" w:rsidRDefault="00C01BE6" w:rsidP="00C01BE6">
      <w:pPr>
        <w:ind w:left="720"/>
      </w:pPr>
      <w:r>
        <w:rPr>
          <w:i/>
        </w:rPr>
        <w:t>Disease Model Parameterization</w:t>
      </w:r>
    </w:p>
    <w:p w14:paraId="4E76C622" w14:textId="54015AEA" w:rsidR="00C01BE6" w:rsidRDefault="00C01BE6" w:rsidP="00C01BE6">
      <w:pPr>
        <w:ind w:left="720"/>
      </w:pPr>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403D15">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00B66BAD" w:rsidRPr="00B66BAD">
        <w:rPr>
          <w:noProof/>
          <w:vertAlign w:val="superscript"/>
        </w:rPr>
        <w:t>35</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403D1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36,37&lt;/sup&gt;", "plainTextFormattedCitation" : "36,37", "previouslyFormattedCitation" : "&lt;sup&gt;36,37&lt;/sup&gt;" }, "properties" : { "noteIndex" : 0 }, "schema" : "https://github.com/citation-style-language/schema/raw/master/csl-citation.json" }</w:instrText>
      </w:r>
      <w:r>
        <w:fldChar w:fldCharType="separate"/>
      </w:r>
      <w:r w:rsidR="00B66BAD" w:rsidRPr="00B66BAD">
        <w:rPr>
          <w:noProof/>
          <w:vertAlign w:val="superscript"/>
        </w:rPr>
        <w:t>36,3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403D1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38\u201340&lt;/sup&gt;", "plainTextFormattedCitation" : "38\u201340", "previouslyFormattedCitation" : "&lt;sup&gt;38\u201340&lt;/sup&gt;" }, "properties" : { "noteIndex" : 0 }, "schema" : "https://github.com/citation-style-language/schema/raw/master/csl-citation.json" }</w:instrText>
      </w:r>
      <w:r>
        <w:fldChar w:fldCharType="separate"/>
      </w:r>
      <w:r w:rsidR="00B66BAD" w:rsidRPr="00B66BAD">
        <w:rPr>
          <w:noProof/>
          <w:vertAlign w:val="superscript"/>
        </w:rPr>
        <w:t>38–40</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p w14:paraId="3D9BF133" w14:textId="77777777" w:rsidR="00C01BE6" w:rsidRDefault="00C01BE6" w:rsidP="00C01BE6">
      <w:pPr>
        <w:ind w:left="720"/>
      </w:pPr>
    </w:p>
    <w:p w14:paraId="22810C1E" w14:textId="77777777" w:rsidR="00C01BE6" w:rsidRDefault="00C01BE6" w:rsidP="00C01BE6">
      <w:r>
        <w:t>}</w:t>
      </w:r>
    </w:p>
    <w:p w14:paraId="1D4F3F09" w14:textId="43074266" w:rsidR="004679C6" w:rsidRDefault="004679C6"/>
    <w:sectPr w:rsidR="004679C6" w:rsidSect="0033354D">
      <w:footerReference w:type="even" r:id="rId14"/>
      <w:footerReference w:type="default" r:id="rId15"/>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ndrew Azman" w:date="2017-01-08T21:32:00Z" w:initials="ASA">
    <w:p w14:paraId="36AB8C85" w14:textId="60AC4CD1" w:rsidR="00476306" w:rsidRDefault="00476306" w:rsidP="002E1A5F">
      <w:pPr>
        <w:pStyle w:val="CommentText"/>
      </w:pPr>
      <w:r>
        <w:rPr>
          <w:rStyle w:val="CommentReference"/>
        </w:rPr>
        <w:annotationRef/>
      </w:r>
      <w:r>
        <w:t xml:space="preserve">This sounds too sciencey for PLoS Med. </w:t>
      </w:r>
    </w:p>
    <w:p w14:paraId="5730CB90" w14:textId="77777777" w:rsidR="00476306" w:rsidRDefault="00476306" w:rsidP="002E1A5F">
      <w:pPr>
        <w:pStyle w:val="CommentText"/>
      </w:pPr>
    </w:p>
    <w:p w14:paraId="2EC34D25" w14:textId="55C82ED0" w:rsidR="00476306" w:rsidRDefault="00476306" w:rsidP="002E1A5F">
      <w:pPr>
        <w:pStyle w:val="CommentText"/>
      </w:pPr>
      <w:r>
        <w:t xml:space="preserve">I would either ground in cholera a bit more or in something practical (e.g., why do we see epidemics in populations we thought were well vaccinated). </w:t>
      </w:r>
    </w:p>
    <w:p w14:paraId="538643FF" w14:textId="77777777" w:rsidR="00476306" w:rsidRDefault="00476306" w:rsidP="002E1A5F">
      <w:pPr>
        <w:pStyle w:val="CommentText"/>
      </w:pPr>
    </w:p>
    <w:p w14:paraId="1F05CE47" w14:textId="77777777" w:rsidR="00476306" w:rsidRDefault="00476306" w:rsidP="002E1A5F">
      <w:r>
        <w:t>Epidemics in vaccinated populations: the impact of human mobility and imperfect vaccines on waning herd immunity</w:t>
      </w:r>
    </w:p>
    <w:p w14:paraId="5A50E5E6" w14:textId="6E3AA341" w:rsidR="00476306" w:rsidRDefault="00476306" w:rsidP="002E1A5F">
      <w:pPr>
        <w:pStyle w:val="CommentText"/>
      </w:pPr>
      <w:r>
        <w:t xml:space="preserve"> </w:t>
      </w:r>
    </w:p>
  </w:comment>
  <w:comment w:id="5" w:author="Andrew Azman" w:date="2017-01-20T09:46:00Z" w:initials="ASA">
    <w:p w14:paraId="32AA4154" w14:textId="1B004E3D" w:rsidR="00476306" w:rsidRDefault="00476306">
      <w:pPr>
        <w:pStyle w:val="CommentText"/>
      </w:pPr>
      <w:r>
        <w:rPr>
          <w:rStyle w:val="CommentReference"/>
        </w:rPr>
        <w:annotationRef/>
      </w:r>
      <w:r>
        <w:t>Sorry, didn’t touch this part. Will do so in next iteration.</w:t>
      </w:r>
    </w:p>
  </w:comment>
  <w:comment w:id="9" w:author="Andrew Azman" w:date="2017-01-18T09:01:00Z" w:initials="ASA">
    <w:p w14:paraId="451D90A6" w14:textId="31A62AF5" w:rsidR="00476306" w:rsidRDefault="00476306" w:rsidP="00367292">
      <w:pPr>
        <w:pStyle w:val="CommentText"/>
      </w:pPr>
      <w:r>
        <w:rPr>
          <w:rStyle w:val="CommentReference"/>
        </w:rPr>
        <w:annotationRef/>
      </w:r>
      <w:r>
        <w:t>I don’t think we need to use this acronym. You could use ‘coverage’ in many of the cases and it is clearly implied that you mean ‘vaccine coverage’</w:t>
      </w:r>
    </w:p>
  </w:comment>
  <w:comment w:id="10" w:author="Andrew Azman" w:date="2017-01-18T09:02:00Z" w:initials="ASA">
    <w:p w14:paraId="0E432D1F" w14:textId="318F3C97" w:rsidR="00476306" w:rsidRDefault="00476306" w:rsidP="00843066">
      <w:pPr>
        <w:pStyle w:val="CommentText"/>
      </w:pPr>
      <w:r>
        <w:rPr>
          <w:rStyle w:val="CommentReference"/>
        </w:rPr>
        <w:annotationRef/>
      </w:r>
      <w:r>
        <w:t xml:space="preserve">Also don’t think acronym is needed. Instead consider using simply ‘efficacy’ in some of the places. </w:t>
      </w:r>
    </w:p>
  </w:comment>
  <w:comment w:id="16" w:author="Andrew Azman" w:date="2017-01-18T09:11:00Z" w:initials="ASA">
    <w:p w14:paraId="333A3CA2" w14:textId="78B95F93" w:rsidR="00476306" w:rsidRDefault="00476306" w:rsidP="003B63A2">
      <w:pPr>
        <w:pStyle w:val="CommentText"/>
      </w:pPr>
      <w:r>
        <w:rPr>
          <w:rStyle w:val="CommentReference"/>
        </w:rPr>
        <w:annotationRef/>
      </w:r>
      <w:r>
        <w:t>Not just effectiveness, right? As you are making the case throughout, VE and VC and the population level protection we achieve in the short-term.</w:t>
      </w:r>
    </w:p>
  </w:comment>
  <w:comment w:id="24" w:author="Corey Peak" w:date="2016-12-27T12:53:00Z" w:initials="CP">
    <w:p w14:paraId="0E072951" w14:textId="77777777" w:rsidR="00476306" w:rsidRDefault="00476306">
      <w:pPr>
        <w:pStyle w:val="CommentText"/>
      </w:pPr>
      <w:r>
        <w:t>Update with most recent data as situation evolves.</w:t>
      </w:r>
    </w:p>
    <w:p w14:paraId="386CA109" w14:textId="43C8CF88" w:rsidR="00476306" w:rsidRDefault="00476306">
      <w:pPr>
        <w:pStyle w:val="CommentText"/>
      </w:pPr>
      <w:r>
        <w:rPr>
          <w:rStyle w:val="CommentReference"/>
        </w:rPr>
        <w:annotationRef/>
      </w:r>
      <w:hyperlink r:id="rId1" w:history="1">
        <w:r w:rsidRPr="004166B7">
          <w:rPr>
            <w:rStyle w:val="Hyperlink"/>
          </w:rPr>
          <w:t>http://reliefweb.int/sites/reliefweb.int/files/resources/UNICEF%20South%20Sudan%20Humanitarian%20SitRep%20%2399%20-%2015%20Dec%202016.pdf</w:t>
        </w:r>
      </w:hyperlink>
    </w:p>
  </w:comment>
  <w:comment w:id="55" w:author="Andrew Azman" w:date="2017-01-18T09:35:00Z" w:initials="ASA">
    <w:p w14:paraId="7768F281" w14:textId="331C0B42" w:rsidR="00476306" w:rsidRDefault="00476306">
      <w:pPr>
        <w:pStyle w:val="CommentText"/>
      </w:pPr>
      <w:r>
        <w:rPr>
          <w:rStyle w:val="CommentReference"/>
        </w:rPr>
        <w:annotationRef/>
      </w:r>
      <w:r>
        <w:t>meaning VE over time? VE by age?</w:t>
      </w:r>
    </w:p>
  </w:comment>
  <w:comment w:id="59" w:author="Andrew Azman" w:date="2017-01-18T09:51:00Z" w:initials="ASA">
    <w:p w14:paraId="43F38393" w14:textId="6C13BD82" w:rsidR="00476306" w:rsidRDefault="00476306" w:rsidP="009E3002">
      <w:pPr>
        <w:pStyle w:val="CommentText"/>
      </w:pPr>
      <w:r>
        <w:rPr>
          <w:rStyle w:val="CommentReference"/>
        </w:rPr>
        <w:annotationRef/>
      </w:r>
      <w:r>
        <w:t>Any context, really?</w:t>
      </w:r>
    </w:p>
  </w:comment>
  <w:comment w:id="60" w:author="Andrew Azman" w:date="2017-01-20T09:51:00Z" w:initials="ASA">
    <w:p w14:paraId="365C7E41" w14:textId="765B8F14" w:rsidR="00476306" w:rsidRDefault="00476306" w:rsidP="004D3F96">
      <w:pPr>
        <w:pStyle w:val="CommentText"/>
      </w:pPr>
      <w:r>
        <w:rPr>
          <w:rStyle w:val="CommentReference"/>
        </w:rPr>
        <w:annotationRef/>
      </w:r>
      <w:r>
        <w:t>Not sure this is the right place for this. I would probably put this either in the Methods with a short description of what this is, or in the Results where you may describe some results based on this app.</w:t>
      </w:r>
    </w:p>
  </w:comment>
  <w:comment w:id="61" w:author="Andrew Azman" w:date="2017-01-18T10:51:00Z" w:initials="ASA">
    <w:p w14:paraId="30D7FAAB" w14:textId="0F5B87FB" w:rsidR="00476306" w:rsidRDefault="00476306">
      <w:pPr>
        <w:pStyle w:val="CommentText"/>
      </w:pPr>
      <w:r>
        <w:rPr>
          <w:rStyle w:val="CommentReference"/>
        </w:rPr>
        <w:annotationRef/>
      </w:r>
      <w:r>
        <w:t>Perhaps just ‘Model’ as there isn’t much disease going on in this model.</w:t>
      </w:r>
    </w:p>
    <w:p w14:paraId="0A8AB8D0" w14:textId="77777777" w:rsidR="00476306" w:rsidRDefault="00476306">
      <w:pPr>
        <w:pStyle w:val="CommentText"/>
      </w:pPr>
    </w:p>
    <w:p w14:paraId="2FD8EC24" w14:textId="746F180F" w:rsidR="00476306" w:rsidRDefault="00476306">
      <w:pPr>
        <w:pStyle w:val="CommentText"/>
      </w:pPr>
      <w:r>
        <w:t>Also, I think it is worth describing here or below the mechanics of revaccination within the model.</w:t>
      </w:r>
    </w:p>
  </w:comment>
  <w:comment w:id="62" w:author="Andrew Azman" w:date="2017-01-18T10:01:00Z" w:initials="ASA">
    <w:p w14:paraId="347AB57F" w14:textId="506A4313" w:rsidR="00476306" w:rsidRDefault="00476306" w:rsidP="00132F54">
      <w:pPr>
        <w:pStyle w:val="CommentText"/>
      </w:pPr>
      <w:r>
        <w:rPr>
          <w:rStyle w:val="CommentReference"/>
        </w:rPr>
        <w:annotationRef/>
      </w:r>
      <w:r>
        <w:t>Is there really a transition from V_n to S? I would have assumed V_n at some point is effectively the same as S? Also, what is n in this analysis?</w:t>
      </w:r>
    </w:p>
  </w:comment>
  <w:comment w:id="87" w:author="Andrew Azman" w:date="2017-01-18T10:10:00Z" w:initials="ASA">
    <w:p w14:paraId="2B4BC5BE" w14:textId="54A7AD1B" w:rsidR="00476306" w:rsidRDefault="00476306" w:rsidP="00D46AAE">
      <w:pPr>
        <w:pStyle w:val="CommentText"/>
      </w:pPr>
      <w:r>
        <w:rPr>
          <w:rStyle w:val="CommentReference"/>
        </w:rPr>
        <w:annotationRef/>
      </w:r>
      <w:r>
        <w:t xml:space="preserve">Looking back at these results, the B-subunit VE time profile is much more consistent with what we would expect. Normally vaccines don’t increase VE in the first year though this same thing was seen in Kolkata. I don’t think anyone will give too much crap for this even if the WC vaccine is really the one we care about. I don’t feel overly strong about this so leave it up to you. </w:t>
      </w:r>
    </w:p>
    <w:p w14:paraId="3A985B2D" w14:textId="77777777" w:rsidR="00476306" w:rsidRDefault="00476306" w:rsidP="00B07364">
      <w:pPr>
        <w:pStyle w:val="CommentText"/>
      </w:pPr>
    </w:p>
    <w:p w14:paraId="42796586" w14:textId="09775A30" w:rsidR="00476306" w:rsidRDefault="00476306" w:rsidP="00B41EF0">
      <w:pPr>
        <w:pStyle w:val="CommentText"/>
      </w:pPr>
      <w:r>
        <w:t>Also, I would just stick to one vaccine as this will end up as more of a distraction at the end if we provide it for both. Probably not worth mentioning the other unless this ends up being a more cholera focused paper.</w:t>
      </w:r>
    </w:p>
  </w:comment>
  <w:comment w:id="101" w:author="Andrew Azman" w:date="2017-01-18T10:41:00Z" w:initials="ASA">
    <w:p w14:paraId="0DD8A7EB" w14:textId="36B68F44" w:rsidR="00476306" w:rsidRDefault="00476306">
      <w:pPr>
        <w:pStyle w:val="CommentText"/>
      </w:pPr>
      <w:r>
        <w:rPr>
          <w:rStyle w:val="CommentReference"/>
        </w:rPr>
        <w:annotationRef/>
      </w:r>
      <w:r>
        <w:t xml:space="preserve">Perhaps </w:t>
      </w:r>
    </w:p>
  </w:comment>
  <w:comment w:id="99" w:author="Andrew Azman" w:date="2017-01-18T10:14:00Z" w:initials="ASA">
    <w:p w14:paraId="26F9D2C4" w14:textId="0D155C49" w:rsidR="00476306" w:rsidRDefault="00476306">
      <w:pPr>
        <w:pStyle w:val="CommentText"/>
      </w:pPr>
      <w:r>
        <w:rPr>
          <w:rStyle w:val="CommentReference"/>
        </w:rPr>
        <w:annotationRef/>
      </w:r>
      <w:r>
        <w:t>If this is indeed what you did with the WC-BS vaccine.</w:t>
      </w:r>
    </w:p>
  </w:comment>
  <w:comment w:id="126" w:author="Andrew Azman" w:date="2017-01-18T10:43:00Z" w:initials="ASA">
    <w:p w14:paraId="1BB274AD" w14:textId="5D34BB11" w:rsidR="00476306" w:rsidRDefault="00476306">
      <w:pPr>
        <w:pStyle w:val="CommentText"/>
      </w:pPr>
      <w:r>
        <w:rPr>
          <w:rStyle w:val="CommentReference"/>
        </w:rPr>
        <w:annotationRef/>
      </w:r>
      <w:r>
        <w:t>Already said this above, no?</w:t>
      </w:r>
    </w:p>
  </w:comment>
  <w:comment w:id="127" w:author="Andrew Azman" w:date="2017-01-18T10:44:00Z" w:initials="ASA">
    <w:p w14:paraId="5BA2AA97" w14:textId="0155F35B" w:rsidR="00476306" w:rsidRDefault="00476306">
      <w:pPr>
        <w:pStyle w:val="CommentText"/>
      </w:pPr>
      <w:r>
        <w:rPr>
          <w:rStyle w:val="CommentReference"/>
        </w:rPr>
        <w:annotationRef/>
      </w:r>
      <w:r>
        <w:t>Are you really measuring it?</w:t>
      </w:r>
    </w:p>
  </w:comment>
  <w:comment w:id="128" w:author="Andrew Azman" w:date="2017-01-18T10:45:00Z" w:initials="ASA">
    <w:p w14:paraId="0501A0DA" w14:textId="0B056868" w:rsidR="00476306" w:rsidRDefault="00476306">
      <w:pPr>
        <w:pStyle w:val="CommentText"/>
      </w:pPr>
      <w:r>
        <w:rPr>
          <w:rStyle w:val="CommentReference"/>
        </w:rPr>
        <w:annotationRef/>
      </w:r>
      <w:r>
        <w:t>This is R_e, no?</w:t>
      </w:r>
    </w:p>
  </w:comment>
  <w:comment w:id="129" w:author="Andrew Azman" w:date="2017-01-18T13:45:00Z" w:initials="ASA">
    <w:p w14:paraId="546E8100" w14:textId="66A021D8" w:rsidR="00476306" w:rsidRDefault="00476306" w:rsidP="00EA27A8">
      <w:pPr>
        <w:pStyle w:val="CommentText"/>
      </w:pPr>
      <w:r>
        <w:rPr>
          <w:rStyle w:val="CommentReference"/>
        </w:rPr>
        <w:annotationRef/>
      </w:r>
      <w:r>
        <w:t>So do people get revaccinated ever or is it only fully S people that get it? It would be great if you could describe a bit more about the mechanics of each strategy in relation to the model.</w:t>
      </w:r>
    </w:p>
  </w:comment>
  <w:comment w:id="130" w:author="Andrew Azman" w:date="2017-01-18T10:55:00Z" w:initials="ASA">
    <w:p w14:paraId="1347AB67" w14:textId="129990CB" w:rsidR="00476306" w:rsidRDefault="00476306" w:rsidP="00491C4A">
      <w:pPr>
        <w:pStyle w:val="CommentText"/>
      </w:pPr>
      <w:r>
        <w:rPr>
          <w:rStyle w:val="CommentReference"/>
        </w:rPr>
        <w:annotationRef/>
      </w:r>
      <w:r>
        <w:t>Should probably point out that mass vaccination has the same property in the model.</w:t>
      </w:r>
    </w:p>
  </w:comment>
  <w:comment w:id="131" w:author="Andrew Azman" w:date="2017-01-18T10:56:00Z" w:initials="ASA">
    <w:p w14:paraId="5122C6F7" w14:textId="3D22659D" w:rsidR="00476306" w:rsidRDefault="00476306" w:rsidP="004D6F07">
      <w:pPr>
        <w:pStyle w:val="CommentText"/>
      </w:pPr>
      <w:r>
        <w:rPr>
          <w:rStyle w:val="CommentReference"/>
        </w:rPr>
        <w:annotationRef/>
      </w:r>
      <w:r>
        <w:rPr>
          <w:rStyle w:val="CommentReference"/>
        </w:rPr>
        <w:t xml:space="preserve">We should think a bit more about the consequences (in different epidemiologic settings) of this decision to deal only with susceptibles and no age structure. </w:t>
      </w:r>
    </w:p>
  </w:comment>
  <w:comment w:id="144" w:author="Andrew Azman" w:date="2017-01-18T11:01:00Z" w:initials="ASA">
    <w:p w14:paraId="4F31181A" w14:textId="1E59FC77" w:rsidR="00476306" w:rsidRDefault="00476306">
      <w:pPr>
        <w:pStyle w:val="CommentText"/>
      </w:pPr>
      <w:r>
        <w:rPr>
          <w:rStyle w:val="CommentReference"/>
        </w:rPr>
        <w:annotationRef/>
      </w:r>
      <w:r>
        <w:rPr>
          <w:rStyle w:val="CommentReference"/>
        </w:rPr>
        <w:t>Perhaps leave this for the Results section?</w:t>
      </w:r>
    </w:p>
  </w:comment>
  <w:comment w:id="146" w:author="Andrew Azman" w:date="2017-01-18T11:50:00Z" w:initials="ASA">
    <w:p w14:paraId="75C5433C" w14:textId="473C2F02" w:rsidR="00476306" w:rsidRDefault="00476306" w:rsidP="0061518F">
      <w:pPr>
        <w:pStyle w:val="CommentText"/>
      </w:pPr>
      <w:r>
        <w:rPr>
          <w:rStyle w:val="CommentReference"/>
        </w:rPr>
        <w:annotationRef/>
      </w:r>
      <w:r>
        <w:t>Is this what is driving N(t) or are you doing something else to ensure population size and entry/exits are consistent with the data. If the former, do you need to mention both ‘dynamic N(t)’ and entry/exits?</w:t>
      </w:r>
    </w:p>
  </w:comment>
  <w:comment w:id="147" w:author="Andrew Azman" w:date="2017-01-18T11:51:00Z" w:initials="ASA">
    <w:p w14:paraId="203EC0EE" w14:textId="460582B2" w:rsidR="00476306" w:rsidRDefault="00476306" w:rsidP="007F6748">
      <w:pPr>
        <w:pStyle w:val="CommentText"/>
      </w:pPr>
      <w:r>
        <w:rPr>
          <w:rStyle w:val="CommentReference"/>
        </w:rPr>
        <w:annotationRef/>
      </w:r>
      <w:r>
        <w:t>Should probably mention the other driver, vaccination.</w:t>
      </w:r>
    </w:p>
  </w:comment>
  <w:comment w:id="149" w:author="Andrew Azman" w:date="2017-01-18T11:53:00Z" w:initials="ASA">
    <w:p w14:paraId="6BB93DE4" w14:textId="0672C503" w:rsidR="00476306" w:rsidRDefault="00476306" w:rsidP="00F517E3">
      <w:pPr>
        <w:pStyle w:val="CommentText"/>
      </w:pPr>
      <w:r>
        <w:rPr>
          <w:rStyle w:val="CommentReference"/>
        </w:rPr>
        <w:annotationRef/>
      </w:r>
      <w:r>
        <w:t>Change if you change the vaccine. Again, having this set to its max value that occurs a year after vaccination is a bit strange so VE(t) for WC-BS might be better for illustration.</w:t>
      </w:r>
    </w:p>
    <w:p w14:paraId="6C9618D7" w14:textId="77777777" w:rsidR="00476306" w:rsidRDefault="00476306" w:rsidP="00F517E3">
      <w:pPr>
        <w:pStyle w:val="CommentText"/>
      </w:pPr>
    </w:p>
    <w:p w14:paraId="111CAAE8" w14:textId="295B62F8" w:rsidR="00476306" w:rsidRDefault="00476306" w:rsidP="00D95A77">
      <w:pPr>
        <w:pStyle w:val="CommentText"/>
      </w:pPr>
      <w:r>
        <w:t xml:space="preserve">Also, might want to multiply VE by 100 if this is going to PLoS Med or some other general med audience. </w:t>
      </w:r>
    </w:p>
  </w:comment>
  <w:comment w:id="151" w:author="Andrew Azman" w:date="2017-01-18T11:58:00Z" w:initials="ASA">
    <w:p w14:paraId="1674EE6A" w14:textId="2D288DE1" w:rsidR="00476306" w:rsidRDefault="00476306">
      <w:pPr>
        <w:pStyle w:val="CommentText"/>
      </w:pPr>
      <w:r>
        <w:rPr>
          <w:rStyle w:val="CommentReference"/>
        </w:rPr>
        <w:annotationRef/>
      </w:r>
      <w:r>
        <w:t>Is this language necessary?</w:t>
      </w:r>
    </w:p>
  </w:comment>
  <w:comment w:id="153" w:author="Andrew Azman" w:date="2017-01-18T12:13:00Z" w:initials="ASA">
    <w:p w14:paraId="394A8ACD" w14:textId="644CD0DC" w:rsidR="00476306" w:rsidRDefault="00476306" w:rsidP="00AF416E">
      <w:pPr>
        <w:pStyle w:val="CommentText"/>
      </w:pPr>
      <w:r>
        <w:rPr>
          <w:rStyle w:val="CommentReference"/>
        </w:rPr>
        <w:annotationRef/>
      </w:r>
      <w:r>
        <w:t>Sorry, my edits aren’t quite there but you get the point. Try to simplify.</w:t>
      </w:r>
    </w:p>
  </w:comment>
  <w:comment w:id="161" w:author="Andrew Azman" w:date="2017-01-18T12:00:00Z" w:initials="ASA">
    <w:p w14:paraId="7562F852" w14:textId="1FE2DF7F" w:rsidR="00476306" w:rsidRDefault="00476306" w:rsidP="009C5323">
      <w:pPr>
        <w:pStyle w:val="CommentText"/>
      </w:pPr>
      <w:r>
        <w:rPr>
          <w:rStyle w:val="CommentReference"/>
        </w:rPr>
        <w:annotationRef/>
      </w:r>
      <w:r>
        <w:t>Say what this is and put X(t)_i in ()’s if it is needed. Try to do this as much as possible throughout to make it easier to read.</w:t>
      </w:r>
    </w:p>
  </w:comment>
  <w:comment w:id="190" w:author="Andrew Azman" w:date="2017-01-18T12:14:00Z" w:initials="ASA">
    <w:p w14:paraId="462B5716" w14:textId="77777777" w:rsidR="00476306" w:rsidRDefault="00476306" w:rsidP="00831679">
      <w:pPr>
        <w:pStyle w:val="CommentText"/>
      </w:pPr>
      <w:r>
        <w:rPr>
          <w:rStyle w:val="CommentReference"/>
        </w:rPr>
        <w:annotationRef/>
      </w:r>
      <w:r>
        <w:t xml:space="preserve">You didn’t describe these simulations at all in the methods, only the modeling framework. Should probably mention the suite of simulations done for this bit.  </w:t>
      </w:r>
    </w:p>
    <w:p w14:paraId="440A1434" w14:textId="07B8D331" w:rsidR="00476306" w:rsidRDefault="00476306" w:rsidP="00831679">
      <w:pPr>
        <w:pStyle w:val="CommentText"/>
      </w:pPr>
      <w:r>
        <w:t xml:space="preserve">Aspects like the assumed coverage are quite relevant. </w:t>
      </w:r>
    </w:p>
  </w:comment>
  <w:comment w:id="191" w:author="Andrew Azman" w:date="2017-01-18T13:24:00Z" w:initials="ASA">
    <w:p w14:paraId="5F63E05F" w14:textId="7F3D0DDC" w:rsidR="00476306" w:rsidRDefault="00476306" w:rsidP="00195461">
      <w:pPr>
        <w:pStyle w:val="CommentText"/>
      </w:pPr>
      <w:r>
        <w:rPr>
          <w:rStyle w:val="CommentReference"/>
        </w:rPr>
        <w:annotationRef/>
      </w:r>
      <w:r>
        <w:t xml:space="preserve">Unclear what R_0 you are assuming here. </w:t>
      </w:r>
    </w:p>
  </w:comment>
  <w:comment w:id="192" w:author="Andrew Azman" w:date="2017-01-18T12:40:00Z" w:initials="ASA">
    <w:p w14:paraId="62353001" w14:textId="186DE53F" w:rsidR="00476306" w:rsidRDefault="00476306" w:rsidP="00393A59">
      <w:pPr>
        <w:pStyle w:val="CommentText"/>
      </w:pPr>
      <w:r>
        <w:rPr>
          <w:rStyle w:val="CommentReference"/>
        </w:rPr>
        <w:annotationRef/>
      </w:r>
      <w:r>
        <w:t xml:space="preserve">Similar to comment below, not sure how Fig 2 shows ‘some herd protection’. </w:t>
      </w:r>
    </w:p>
  </w:comment>
  <w:comment w:id="196" w:author="Andrew Azman" w:date="2017-01-18T12:29:00Z" w:initials="ASA">
    <w:p w14:paraId="706F4488" w14:textId="6BC2922F" w:rsidR="00476306" w:rsidRDefault="00476306" w:rsidP="00CD03FE">
      <w:pPr>
        <w:pStyle w:val="CommentText"/>
      </w:pPr>
      <w:r>
        <w:rPr>
          <w:rStyle w:val="CommentReference"/>
        </w:rPr>
        <w:annotationRef/>
      </w:r>
      <w:r>
        <w:t xml:space="preserve">Sorry, I am lost what is meant by some or any head protection. </w:t>
      </w:r>
      <w:r w:rsidR="00CD03FE">
        <w:t>You</w:t>
      </w:r>
      <w:r>
        <w:t xml:space="preserve"> define the duration of herd immunity as the time when R_e is below one suggesting it is a binary property. I guess you mean that herd protection simply the state where X(t) is less than 1?</w:t>
      </w:r>
    </w:p>
    <w:p w14:paraId="73B9DE10" w14:textId="77777777" w:rsidR="00476306" w:rsidRDefault="00476306">
      <w:pPr>
        <w:pStyle w:val="CommentText"/>
      </w:pPr>
    </w:p>
    <w:p w14:paraId="4ED9124A" w14:textId="7145F5E0" w:rsidR="00476306" w:rsidRDefault="00476306" w:rsidP="00B46985">
      <w:pPr>
        <w:pStyle w:val="CommentText"/>
      </w:pPr>
      <w:r>
        <w:t xml:space="preserve">If we are referring to indirect effects and herd protection similarly we may get ourselves into trouble in this setting since herd immunity as defined in DHI can simply be a property of direct VE without any indirect VE, no? </w:t>
      </w:r>
    </w:p>
  </w:comment>
  <w:comment w:id="197" w:author="Andrew Azman" w:date="2017-01-18T13:26:00Z" w:initials="ASA">
    <w:p w14:paraId="07DBFC07" w14:textId="3702D914" w:rsidR="00476306" w:rsidRDefault="00476306" w:rsidP="00A4756C">
      <w:pPr>
        <w:pStyle w:val="CommentText"/>
      </w:pPr>
      <w:r>
        <w:rPr>
          <w:rStyle w:val="CommentReference"/>
        </w:rPr>
        <w:annotationRef/>
      </w:r>
      <w:r>
        <w:t>Rephrase so that you say what the result is and then simply refer to Fig S3 in ()’s. e.g., “DHI is has a strong association with ….”</w:t>
      </w:r>
    </w:p>
  </w:comment>
  <w:comment w:id="198" w:author="Andrew Azman" w:date="2017-01-18T13:28:00Z" w:initials="ASA">
    <w:p w14:paraId="5608BF25" w14:textId="305F1F25" w:rsidR="00476306" w:rsidRDefault="00476306">
      <w:pPr>
        <w:pStyle w:val="CommentText"/>
      </w:pPr>
      <w:r>
        <w:rPr>
          <w:rStyle w:val="CommentReference"/>
        </w:rPr>
        <w:annotationRef/>
      </w:r>
      <w:r>
        <w:t>Not sure the average reader is going to get this….</w:t>
      </w:r>
    </w:p>
  </w:comment>
  <w:comment w:id="199" w:author="Andrew Azman" w:date="2017-01-18T13:29:00Z" w:initials="ASA">
    <w:p w14:paraId="496D1F4E" w14:textId="256AB3AF" w:rsidR="00476306" w:rsidRDefault="00476306" w:rsidP="00501AFA">
      <w:pPr>
        <w:pStyle w:val="CommentText"/>
      </w:pPr>
      <w:r>
        <w:rPr>
          <w:rStyle w:val="CommentReference"/>
        </w:rPr>
        <w:annotationRef/>
      </w:r>
      <w:r>
        <w:t>Again, make the focus of the sentence the results not the figure. Just reference the figure in ()’s</w:t>
      </w:r>
    </w:p>
  </w:comment>
  <w:comment w:id="204" w:author="Andrew Azman" w:date="2017-01-18T13:32:00Z" w:initials="ASA">
    <w:p w14:paraId="11F2770F" w14:textId="2F882AA7" w:rsidR="00476306" w:rsidRDefault="00476306" w:rsidP="00DC7BB9">
      <w:pPr>
        <w:pStyle w:val="CommentText"/>
      </w:pPr>
      <w:r>
        <w:rPr>
          <w:rStyle w:val="CommentReference"/>
        </w:rPr>
        <w:annotationRef/>
      </w:r>
      <w:r>
        <w:t xml:space="preserve">Instructions on how to read the plot might be better off in the caption. Perhaps better to give an example from the plot here. </w:t>
      </w:r>
    </w:p>
  </w:comment>
  <w:comment w:id="207" w:author="Andrew Azman" w:date="2017-01-18T13:34:00Z" w:initials="ASA">
    <w:p w14:paraId="371BC9A9" w14:textId="790EF040" w:rsidR="00476306" w:rsidRDefault="00476306" w:rsidP="007C416E">
      <w:pPr>
        <w:pStyle w:val="CommentText"/>
      </w:pPr>
      <w:r>
        <w:rPr>
          <w:rStyle w:val="CommentReference"/>
        </w:rPr>
        <w:annotationRef/>
      </w:r>
      <w:r>
        <w:t xml:space="preserve">Do you really mean percentage points (risk difference) or simply percent (relative risk)? </w:t>
      </w:r>
    </w:p>
  </w:comment>
  <w:comment w:id="209" w:author="Andrew Azman" w:date="2017-01-18T15:54:00Z" w:initials="ASA">
    <w:p w14:paraId="5292A2FF" w14:textId="3F359F8F" w:rsidR="00476306" w:rsidRDefault="00476306" w:rsidP="00CD03FE">
      <w:pPr>
        <w:pStyle w:val="CommentText"/>
      </w:pPr>
      <w:r>
        <w:rPr>
          <w:rStyle w:val="CommentReference"/>
        </w:rPr>
        <w:annotationRef/>
      </w:r>
      <w:r>
        <w:t xml:space="preserve">I think it may help in this section to first lay out how each strategy performed and then some comparison. </w:t>
      </w:r>
      <w:r w:rsidR="00CD03FE">
        <w:t>We should discuss this bit next time we talk.</w:t>
      </w:r>
    </w:p>
  </w:comment>
  <w:comment w:id="210" w:author="Andrew Azman" w:date="2017-01-18T15:54:00Z" w:initials="ASA">
    <w:p w14:paraId="6501254E" w14:textId="28334260" w:rsidR="00476306" w:rsidRDefault="00476306" w:rsidP="00B50544">
      <w:pPr>
        <w:pStyle w:val="CommentText"/>
      </w:pPr>
      <w:r>
        <w:rPr>
          <w:rStyle w:val="CommentReference"/>
        </w:rPr>
        <w:annotationRef/>
      </w:r>
      <w:r>
        <w:t>Not totally clear what is going on here. Is it the same number of vaccines in each scenario? What migration rate?</w:t>
      </w:r>
    </w:p>
  </w:comment>
  <w:comment w:id="211" w:author="Andrew Azman" w:date="2017-01-18T15:56:00Z" w:initials="ASA">
    <w:p w14:paraId="55CB42CD" w14:textId="028CF9D4" w:rsidR="00476306" w:rsidRDefault="00476306">
      <w:pPr>
        <w:pStyle w:val="CommentText"/>
      </w:pPr>
      <w:r>
        <w:rPr>
          <w:rStyle w:val="CommentReference"/>
        </w:rPr>
        <w:annotationRef/>
      </w:r>
      <w:r>
        <w:t xml:space="preserve">Do you mean ‘tradeoff’? </w:t>
      </w:r>
    </w:p>
  </w:comment>
  <w:comment w:id="220" w:author="Andrew Azman" w:date="2017-01-18T16:00:00Z" w:initials="ASA">
    <w:p w14:paraId="74D3C877" w14:textId="132DCC65" w:rsidR="00476306" w:rsidRDefault="00476306">
      <w:pPr>
        <w:pStyle w:val="CommentText"/>
      </w:pPr>
      <w:r>
        <w:rPr>
          <w:rStyle w:val="CommentReference"/>
        </w:rPr>
        <w:annotationRef/>
      </w:r>
      <w:r>
        <w:t xml:space="preserve">As above, give the result and don’t focus the sentence on the figure. </w:t>
      </w:r>
    </w:p>
  </w:comment>
  <w:comment w:id="221" w:author="Andrew Azman" w:date="2017-01-18T16:04:00Z" w:initials="ASA">
    <w:p w14:paraId="77CAABEC" w14:textId="065AB793" w:rsidR="00476306" w:rsidRDefault="00476306" w:rsidP="009058D6">
      <w:pPr>
        <w:pStyle w:val="CommentText"/>
      </w:pPr>
      <w:r>
        <w:rPr>
          <w:rStyle w:val="CommentReference"/>
        </w:rPr>
        <w:annotationRef/>
      </w:r>
      <w:r>
        <w:t>How is connectivity being ‘modeled’ (I think you just mean mobility) and in general not clear how your are analyzing things in this section. What R’s, coverage, vaccination strategy? This was never discussed in the Methods unless I am totally missing something.</w:t>
      </w:r>
    </w:p>
  </w:comment>
  <w:comment w:id="228" w:author="Andrew Azman" w:date="2017-01-18T16:11:00Z" w:initials="ASA">
    <w:p w14:paraId="5ED6DFD9" w14:textId="2575108E" w:rsidR="00476306" w:rsidRDefault="00476306" w:rsidP="009474FC">
      <w:pPr>
        <w:pStyle w:val="CommentText"/>
      </w:pPr>
      <w:r>
        <w:rPr>
          <w:rStyle w:val="CommentReference"/>
        </w:rPr>
        <w:annotationRef/>
      </w:r>
      <w:r>
        <w:t xml:space="preserve">Could restate this as a percentage but would do that across the board. </w:t>
      </w:r>
    </w:p>
  </w:comment>
  <w:comment w:id="231" w:author="Andrew Azman" w:date="2017-01-18T16:12:00Z" w:initials="ASA">
    <w:p w14:paraId="274B687C" w14:textId="3CBAA528" w:rsidR="00476306" w:rsidRDefault="00476306">
      <w:pPr>
        <w:pStyle w:val="CommentText"/>
      </w:pPr>
      <w:r>
        <w:rPr>
          <w:rStyle w:val="CommentReference"/>
        </w:rPr>
        <w:annotationRef/>
      </w:r>
      <w:r>
        <w:t>Not discussed in the Methods.</w:t>
      </w:r>
    </w:p>
  </w:comment>
  <w:comment w:id="230" w:author="Andrew Azman" w:date="2017-01-18T16:14:00Z" w:initials="ASA">
    <w:p w14:paraId="4316470C" w14:textId="77777777" w:rsidR="00476306" w:rsidRDefault="00476306" w:rsidP="00647CD9">
      <w:pPr>
        <w:pStyle w:val="CommentText"/>
      </w:pPr>
      <w:r>
        <w:rPr>
          <w:rStyle w:val="CommentReference"/>
        </w:rPr>
        <w:annotationRef/>
      </w:r>
      <w:r>
        <w:t xml:space="preserve">Before the example, I would say that we need reasonable estimates of R0 to estimate the probability of an outbreak. Then say what you got from this outbreak and you can also cite our estimates of R_e from camps in Juba and Malakal (EID paper). Then after, give your example and perhaps some range of outbreak probabilities. </w:t>
      </w:r>
    </w:p>
    <w:p w14:paraId="7ADF21FA" w14:textId="77777777" w:rsidR="00476306" w:rsidRDefault="00476306" w:rsidP="00647CD9">
      <w:pPr>
        <w:pStyle w:val="CommentText"/>
      </w:pPr>
    </w:p>
    <w:p w14:paraId="1C60CE3E" w14:textId="63E0A7A5" w:rsidR="00476306" w:rsidRDefault="00476306" w:rsidP="00193DD0">
      <w:pPr>
        <w:pStyle w:val="CommentText"/>
      </w:pPr>
      <w:r>
        <w:t xml:space="preserve">This is a nice case study </w:t>
      </w:r>
      <w:r>
        <w:sym w:font="Wingdings" w:char="F04A"/>
      </w:r>
      <w:r>
        <w:t xml:space="preserve"> . I guess you could also ask what the probabilities would have been had they vaccinated, say, 50% of new arrivals to the camp during the time between vaccination campaigns to highlight your point about mass and maintain. </w:t>
      </w:r>
    </w:p>
  </w:comment>
  <w:comment w:id="233" w:author="Andrew Azman" w:date="2017-01-18T11:57:00Z" w:initials="ASA">
    <w:p w14:paraId="59B746A1" w14:textId="7D07DBE6" w:rsidR="00476306" w:rsidRDefault="00476306" w:rsidP="00F837D1">
      <w:pPr>
        <w:pStyle w:val="CommentText"/>
      </w:pPr>
      <w:r>
        <w:rPr>
          <w:rStyle w:val="CommentReference"/>
        </w:rPr>
        <w:annotationRef/>
      </w:r>
      <w:r>
        <w:t xml:space="preserve">These are the **potential** drivers but really this is a table of the difference sceanrios. Consider changing the caption to be more descriptive.  </w:t>
      </w:r>
    </w:p>
  </w:comment>
  <w:comment w:id="234" w:author="Andrew Azman" w:date="2017-01-18T11:55:00Z" w:initials="ASA">
    <w:p w14:paraId="43CD1779" w14:textId="2F11417C" w:rsidR="00476306" w:rsidRDefault="00476306" w:rsidP="00490C09">
      <w:pPr>
        <w:pStyle w:val="CommentText"/>
      </w:pPr>
      <w:r>
        <w:rPr>
          <w:rStyle w:val="CommentReference"/>
        </w:rPr>
        <w:annotationRef/>
      </w:r>
      <w:r>
        <w:t xml:space="preserve">Use more readable column labels (e.g., Population Size for N(t)). Want to make this as easily digestible by non-technical folks as possible. Also may consider changing the units of X(t) to percentage. </w:t>
      </w:r>
    </w:p>
  </w:comment>
  <w:comment w:id="241" w:author="Andrew Azman" w:date="2017-01-18T16:40:00Z" w:initials="ASA">
    <w:p w14:paraId="611BAA84" w14:textId="28831774" w:rsidR="00476306" w:rsidRDefault="00476306" w:rsidP="00330F90">
      <w:pPr>
        <w:pStyle w:val="CommentText"/>
      </w:pPr>
      <w:r>
        <w:rPr>
          <w:rStyle w:val="CommentReference"/>
        </w:rPr>
        <w:annotationRef/>
      </w:r>
      <w:r>
        <w:t xml:space="preserve">Mentioned above but not sure I understand the mechanistic difference between ‘Routine Migration’ and changing N(t)?  </w:t>
      </w:r>
    </w:p>
  </w:comment>
  <w:comment w:id="244" w:author="Andrew Azman" w:date="2017-01-19T10:09:00Z" w:initials="ASA">
    <w:p w14:paraId="2B9139FE" w14:textId="1732CB1C" w:rsidR="00476306" w:rsidRDefault="00476306" w:rsidP="004938BA">
      <w:pPr>
        <w:pStyle w:val="CommentText"/>
      </w:pPr>
      <w:r>
        <w:rPr>
          <w:rStyle w:val="CommentReference"/>
        </w:rPr>
        <w:annotationRef/>
      </w:r>
      <w:r>
        <w:t xml:space="preserve">Could make some sort of call for more research into cross sectional markers of immunity against cholera. (something I am working on </w:t>
      </w:r>
      <w:r>
        <w:sym w:font="Wingdings" w:char="F04A"/>
      </w:r>
      <w:r>
        <w:t>)</w:t>
      </w:r>
    </w:p>
  </w:comment>
  <w:comment w:id="245" w:author="Andrew Azman" w:date="2017-01-19T10:04:00Z" w:initials="ASA">
    <w:p w14:paraId="78A5CD35" w14:textId="57192C02" w:rsidR="00476306" w:rsidRDefault="00476306" w:rsidP="009C4C8D">
      <w:pPr>
        <w:pStyle w:val="CommentText"/>
      </w:pPr>
      <w:r>
        <w:rPr>
          <w:rStyle w:val="CommentReference"/>
        </w:rPr>
        <w:annotationRef/>
      </w:r>
      <w:r>
        <w:t xml:space="preserve">Rather than say by Azman et al, focus sentence on what Azman et al ‘demonstrated’. </w:t>
      </w:r>
    </w:p>
  </w:comment>
  <w:comment w:id="247" w:author="Andrew Azman" w:date="2017-01-19T10:07:00Z" w:initials="ASA">
    <w:p w14:paraId="3A441A6F" w14:textId="7A82C03F" w:rsidR="00476306" w:rsidRDefault="00476306">
      <w:pPr>
        <w:pStyle w:val="CommentText"/>
      </w:pPr>
      <w:r>
        <w:rPr>
          <w:rStyle w:val="CommentReference"/>
        </w:rPr>
        <w:annotationRef/>
      </w:r>
      <w:r>
        <w:t>This is a pretty important caveat, no?</w:t>
      </w:r>
    </w:p>
  </w:comment>
  <w:comment w:id="255" w:author="Andrew Azman" w:date="2017-01-19T10:10:00Z" w:initials="ASA">
    <w:p w14:paraId="1279E320" w14:textId="3B5C5717" w:rsidR="00476306" w:rsidRDefault="00476306" w:rsidP="002A611F">
      <w:pPr>
        <w:pStyle w:val="CommentText"/>
      </w:pPr>
      <w:r>
        <w:rPr>
          <w:rStyle w:val="CommentReference"/>
        </w:rPr>
        <w:annotationRef/>
      </w:r>
      <w:r>
        <w:t>Add reference to some mobile phone data paper</w:t>
      </w:r>
    </w:p>
  </w:comment>
  <w:comment w:id="257" w:author="Andrew Azman" w:date="2017-01-19T10:11:00Z" w:initials="ASA">
    <w:p w14:paraId="63C47710" w14:textId="7060C848" w:rsidR="00476306" w:rsidRDefault="00476306">
      <w:pPr>
        <w:pStyle w:val="CommentText"/>
      </w:pPr>
      <w:r>
        <w:rPr>
          <w:rStyle w:val="CommentReference"/>
        </w:rPr>
        <w:annotationRef/>
      </w:r>
      <w:r>
        <w:t>Use more lay language if PLoS Med is the audience…People don’t think about patches, they think about populations, what patches are meant to represent.</w:t>
      </w:r>
    </w:p>
  </w:comment>
  <w:comment w:id="256" w:author="Andrew Azman" w:date="2017-01-19T10:12:00Z" w:initials="ASA">
    <w:p w14:paraId="37F3C41A" w14:textId="3F1835FA" w:rsidR="00476306" w:rsidRDefault="00476306">
      <w:pPr>
        <w:pStyle w:val="CommentText"/>
      </w:pPr>
      <w:r>
        <w:rPr>
          <w:rStyle w:val="CommentReference"/>
        </w:rPr>
        <w:annotationRef/>
      </w:r>
      <w:r>
        <w:t>I think this is really key hook to selling this paper.</w:t>
      </w:r>
    </w:p>
  </w:comment>
  <w:comment w:id="258" w:author="Andrew Azman" w:date="2017-01-19T10:13:00Z" w:initials="ASA">
    <w:p w14:paraId="40CB36A1" w14:textId="49374205" w:rsidR="00476306" w:rsidRDefault="00476306" w:rsidP="00C907CE">
      <w:pPr>
        <w:pStyle w:val="CommentText"/>
      </w:pPr>
      <w:r>
        <w:rPr>
          <w:rStyle w:val="CommentReference"/>
        </w:rPr>
        <w:annotationRef/>
      </w:r>
      <w:r>
        <w:t xml:space="preserve">Waning VE is not really what is meant buy ‘leaky.’ You could have waning VE whereby people are 100% protected by the vaccine in year one and then some proportion lose all protection, say in year 2. This would be a waning ‘all-or-nothing’ vaccine mechanism.  </w:t>
      </w:r>
    </w:p>
  </w:comment>
  <w:comment w:id="259" w:author="Andrew Azman" w:date="2017-01-08T21:38:00Z" w:initials="ASA">
    <w:p w14:paraId="12C8D3D1" w14:textId="79B337E9" w:rsidR="00476306" w:rsidRDefault="00476306" w:rsidP="00266303">
      <w:pPr>
        <w:pStyle w:val="CommentText"/>
      </w:pPr>
      <w:r>
        <w:rPr>
          <w:rStyle w:val="CommentReference"/>
        </w:rPr>
        <w:annotationRef/>
      </w:r>
      <w:r>
        <w:t>not the place for this sort of thing. I would add to supplement. Also mentioned sensitivity analyses in the supplement.</w:t>
      </w:r>
    </w:p>
  </w:comment>
  <w:comment w:id="260" w:author="Corey Peak" w:date="2017-01-07T08:21:00Z" w:initials="CP">
    <w:p w14:paraId="1559B7D5" w14:textId="0218112D" w:rsidR="00476306" w:rsidRDefault="00476306">
      <w:pPr>
        <w:pStyle w:val="CommentText"/>
      </w:pPr>
      <w:r>
        <w:rPr>
          <w:rStyle w:val="CommentReference"/>
        </w:rPr>
        <w:annotationRef/>
      </w:r>
      <w:r>
        <w:t>Consider using the actual case count in the final version once the count is known.</w:t>
      </w:r>
    </w:p>
  </w:comment>
  <w:comment w:id="262" w:author="Andrew Azman" w:date="2017-01-20T10:13:00Z" w:initials="ASA">
    <w:p w14:paraId="099645A6" w14:textId="741AED15" w:rsidR="006F603D" w:rsidRDefault="006F603D">
      <w:pPr>
        <w:pStyle w:val="CommentText"/>
      </w:pPr>
      <w:r>
        <w:rPr>
          <w:rStyle w:val="CommentReference"/>
        </w:rPr>
        <w:annotationRef/>
      </w:r>
      <w:r>
        <w:t>Is this meant to stay in the manuscript?</w:t>
      </w:r>
      <w:bookmarkStart w:id="263" w:name="_GoBack"/>
      <w:bookmarkEnd w:id="263"/>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50E5E6" w15:done="0"/>
  <w15:commentEx w15:paraId="32AA4154" w15:done="0"/>
  <w15:commentEx w15:paraId="451D90A6" w15:done="0"/>
  <w15:commentEx w15:paraId="0E432D1F" w15:done="0"/>
  <w15:commentEx w15:paraId="333A3CA2" w15:done="0"/>
  <w15:commentEx w15:paraId="386CA109" w15:done="0"/>
  <w15:commentEx w15:paraId="7768F281" w15:done="0"/>
  <w15:commentEx w15:paraId="43F38393" w15:done="0"/>
  <w15:commentEx w15:paraId="365C7E41" w15:done="0"/>
  <w15:commentEx w15:paraId="2FD8EC24" w15:done="0"/>
  <w15:commentEx w15:paraId="347AB57F" w15:done="0"/>
  <w15:commentEx w15:paraId="42796586" w15:done="0"/>
  <w15:commentEx w15:paraId="0DD8A7EB" w15:done="0"/>
  <w15:commentEx w15:paraId="26F9D2C4" w15:done="0"/>
  <w15:commentEx w15:paraId="1BB274AD" w15:done="0"/>
  <w15:commentEx w15:paraId="5BA2AA97" w15:done="0"/>
  <w15:commentEx w15:paraId="0501A0DA" w15:done="0"/>
  <w15:commentEx w15:paraId="546E8100" w15:done="0"/>
  <w15:commentEx w15:paraId="1347AB67" w15:done="0"/>
  <w15:commentEx w15:paraId="5122C6F7" w15:done="0"/>
  <w15:commentEx w15:paraId="4F31181A" w15:done="0"/>
  <w15:commentEx w15:paraId="75C5433C" w15:done="0"/>
  <w15:commentEx w15:paraId="203EC0EE" w15:done="0"/>
  <w15:commentEx w15:paraId="111CAAE8" w15:done="0"/>
  <w15:commentEx w15:paraId="1674EE6A" w15:done="0"/>
  <w15:commentEx w15:paraId="394A8ACD" w15:done="0"/>
  <w15:commentEx w15:paraId="7562F852" w15:done="0"/>
  <w15:commentEx w15:paraId="440A1434" w15:done="0"/>
  <w15:commentEx w15:paraId="5F63E05F" w15:done="0"/>
  <w15:commentEx w15:paraId="62353001" w15:done="0"/>
  <w15:commentEx w15:paraId="4ED9124A" w15:done="0"/>
  <w15:commentEx w15:paraId="07DBFC07" w15:done="0"/>
  <w15:commentEx w15:paraId="5608BF25" w15:done="0"/>
  <w15:commentEx w15:paraId="496D1F4E" w15:done="0"/>
  <w15:commentEx w15:paraId="11F2770F" w15:done="0"/>
  <w15:commentEx w15:paraId="371BC9A9" w15:done="0"/>
  <w15:commentEx w15:paraId="5292A2FF" w15:done="0"/>
  <w15:commentEx w15:paraId="6501254E" w15:done="0"/>
  <w15:commentEx w15:paraId="55CB42CD" w15:done="0"/>
  <w15:commentEx w15:paraId="74D3C877" w15:done="0"/>
  <w15:commentEx w15:paraId="77CAABEC" w15:done="0"/>
  <w15:commentEx w15:paraId="5ED6DFD9" w15:done="0"/>
  <w15:commentEx w15:paraId="274B687C" w15:done="0"/>
  <w15:commentEx w15:paraId="1C60CE3E" w15:done="0"/>
  <w15:commentEx w15:paraId="59B746A1" w15:done="0"/>
  <w15:commentEx w15:paraId="43CD1779" w15:done="0"/>
  <w15:commentEx w15:paraId="611BAA84" w15:done="0"/>
  <w15:commentEx w15:paraId="2B9139FE" w15:done="0"/>
  <w15:commentEx w15:paraId="78A5CD35" w15:done="0"/>
  <w15:commentEx w15:paraId="3A441A6F" w15:done="0"/>
  <w15:commentEx w15:paraId="1279E320" w15:done="0"/>
  <w15:commentEx w15:paraId="63C47710" w15:done="0"/>
  <w15:commentEx w15:paraId="37F3C41A" w15:done="0"/>
  <w15:commentEx w15:paraId="40CB36A1" w15:done="0"/>
  <w15:commentEx w15:paraId="12C8D3D1" w15:done="0"/>
  <w15:commentEx w15:paraId="1559B7D5" w15:done="0"/>
  <w15:commentEx w15:paraId="099645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ED3B0E" w14:textId="77777777" w:rsidR="002525B8" w:rsidRDefault="002525B8" w:rsidP="001850C4">
      <w:r>
        <w:separator/>
      </w:r>
    </w:p>
  </w:endnote>
  <w:endnote w:type="continuationSeparator" w:id="0">
    <w:p w14:paraId="0281178B" w14:textId="77777777" w:rsidR="002525B8" w:rsidRDefault="002525B8"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08A34" w14:textId="77777777" w:rsidR="00476306" w:rsidRDefault="00476306"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476306" w:rsidRDefault="00476306"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6D7F1" w14:textId="5E3EDC0D" w:rsidR="00476306" w:rsidRDefault="00476306"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603D">
      <w:rPr>
        <w:rStyle w:val="PageNumber"/>
        <w:noProof/>
      </w:rPr>
      <w:t>20</w:t>
    </w:r>
    <w:r>
      <w:rPr>
        <w:rStyle w:val="PageNumber"/>
      </w:rPr>
      <w:fldChar w:fldCharType="end"/>
    </w:r>
  </w:p>
  <w:p w14:paraId="08A4DC5F" w14:textId="77777777" w:rsidR="00476306" w:rsidRDefault="00476306"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E4B2E2" w14:textId="77777777" w:rsidR="002525B8" w:rsidRDefault="002525B8" w:rsidP="001850C4">
      <w:r>
        <w:separator/>
      </w:r>
    </w:p>
  </w:footnote>
  <w:footnote w:type="continuationSeparator" w:id="0">
    <w:p w14:paraId="4A4A77DD" w14:textId="77777777" w:rsidR="002525B8" w:rsidRDefault="002525B8"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1293"/>
    <w:rsid w:val="00044C95"/>
    <w:rsid w:val="00046563"/>
    <w:rsid w:val="00046565"/>
    <w:rsid w:val="00055B77"/>
    <w:rsid w:val="00057595"/>
    <w:rsid w:val="000626DE"/>
    <w:rsid w:val="000630EB"/>
    <w:rsid w:val="00064ED7"/>
    <w:rsid w:val="000728B5"/>
    <w:rsid w:val="00077B6C"/>
    <w:rsid w:val="0009137F"/>
    <w:rsid w:val="00092D82"/>
    <w:rsid w:val="00097E51"/>
    <w:rsid w:val="000A06E9"/>
    <w:rsid w:val="000A51A6"/>
    <w:rsid w:val="000B41CB"/>
    <w:rsid w:val="000B7013"/>
    <w:rsid w:val="000C2BED"/>
    <w:rsid w:val="000C3E32"/>
    <w:rsid w:val="000C7355"/>
    <w:rsid w:val="000D3B19"/>
    <w:rsid w:val="000D43E0"/>
    <w:rsid w:val="000D703C"/>
    <w:rsid w:val="000E5266"/>
    <w:rsid w:val="000E5D49"/>
    <w:rsid w:val="000E73B9"/>
    <w:rsid w:val="000E7967"/>
    <w:rsid w:val="000F6CC0"/>
    <w:rsid w:val="00100825"/>
    <w:rsid w:val="00101669"/>
    <w:rsid w:val="00103784"/>
    <w:rsid w:val="00104461"/>
    <w:rsid w:val="001107BD"/>
    <w:rsid w:val="00113161"/>
    <w:rsid w:val="00125545"/>
    <w:rsid w:val="001301A1"/>
    <w:rsid w:val="00132F54"/>
    <w:rsid w:val="00135EB3"/>
    <w:rsid w:val="00142B0A"/>
    <w:rsid w:val="00146272"/>
    <w:rsid w:val="00147394"/>
    <w:rsid w:val="001579B5"/>
    <w:rsid w:val="001602F5"/>
    <w:rsid w:val="0016567C"/>
    <w:rsid w:val="00167FD3"/>
    <w:rsid w:val="00170538"/>
    <w:rsid w:val="00170BC3"/>
    <w:rsid w:val="0017181D"/>
    <w:rsid w:val="00173AD3"/>
    <w:rsid w:val="00176FEC"/>
    <w:rsid w:val="00183BEB"/>
    <w:rsid w:val="001850C4"/>
    <w:rsid w:val="00193DD0"/>
    <w:rsid w:val="00194DF1"/>
    <w:rsid w:val="00195461"/>
    <w:rsid w:val="00196391"/>
    <w:rsid w:val="001A3411"/>
    <w:rsid w:val="001A3E37"/>
    <w:rsid w:val="001B1D1A"/>
    <w:rsid w:val="001B4288"/>
    <w:rsid w:val="001B42D3"/>
    <w:rsid w:val="001C1289"/>
    <w:rsid w:val="001C4B5E"/>
    <w:rsid w:val="001D3B79"/>
    <w:rsid w:val="001D4990"/>
    <w:rsid w:val="001D6A65"/>
    <w:rsid w:val="001E049A"/>
    <w:rsid w:val="001E0C33"/>
    <w:rsid w:val="001E6C5D"/>
    <w:rsid w:val="001E7E1A"/>
    <w:rsid w:val="001F435D"/>
    <w:rsid w:val="001F73FC"/>
    <w:rsid w:val="00202A22"/>
    <w:rsid w:val="00204221"/>
    <w:rsid w:val="00207B44"/>
    <w:rsid w:val="00212835"/>
    <w:rsid w:val="00215957"/>
    <w:rsid w:val="00217019"/>
    <w:rsid w:val="002222F4"/>
    <w:rsid w:val="002246FB"/>
    <w:rsid w:val="002256CE"/>
    <w:rsid w:val="002312CE"/>
    <w:rsid w:val="002347AA"/>
    <w:rsid w:val="00235741"/>
    <w:rsid w:val="00237B2A"/>
    <w:rsid w:val="0024402D"/>
    <w:rsid w:val="00245BED"/>
    <w:rsid w:val="00246BDD"/>
    <w:rsid w:val="002525B8"/>
    <w:rsid w:val="00256F14"/>
    <w:rsid w:val="00261545"/>
    <w:rsid w:val="0026554C"/>
    <w:rsid w:val="00266303"/>
    <w:rsid w:val="002752CF"/>
    <w:rsid w:val="00275AE8"/>
    <w:rsid w:val="00281AFF"/>
    <w:rsid w:val="0028276D"/>
    <w:rsid w:val="00284FDC"/>
    <w:rsid w:val="00286A28"/>
    <w:rsid w:val="00287B54"/>
    <w:rsid w:val="00290EDB"/>
    <w:rsid w:val="00291518"/>
    <w:rsid w:val="00294C76"/>
    <w:rsid w:val="002A1306"/>
    <w:rsid w:val="002A611F"/>
    <w:rsid w:val="002B1D6D"/>
    <w:rsid w:val="002B3E01"/>
    <w:rsid w:val="002B44C8"/>
    <w:rsid w:val="002B71D7"/>
    <w:rsid w:val="002C24BA"/>
    <w:rsid w:val="002C37EC"/>
    <w:rsid w:val="002C409D"/>
    <w:rsid w:val="002E1A5F"/>
    <w:rsid w:val="002E6C5E"/>
    <w:rsid w:val="002E6F64"/>
    <w:rsid w:val="002F0050"/>
    <w:rsid w:val="002F22F3"/>
    <w:rsid w:val="002F2F2F"/>
    <w:rsid w:val="00302F9C"/>
    <w:rsid w:val="00311518"/>
    <w:rsid w:val="00321F30"/>
    <w:rsid w:val="00324900"/>
    <w:rsid w:val="00330F90"/>
    <w:rsid w:val="0033354D"/>
    <w:rsid w:val="00334DB8"/>
    <w:rsid w:val="00334E92"/>
    <w:rsid w:val="003355EB"/>
    <w:rsid w:val="0034238E"/>
    <w:rsid w:val="003542BB"/>
    <w:rsid w:val="0035631B"/>
    <w:rsid w:val="003640B7"/>
    <w:rsid w:val="00367292"/>
    <w:rsid w:val="00380271"/>
    <w:rsid w:val="00380776"/>
    <w:rsid w:val="00393A59"/>
    <w:rsid w:val="003956CB"/>
    <w:rsid w:val="003A5593"/>
    <w:rsid w:val="003A567D"/>
    <w:rsid w:val="003B1022"/>
    <w:rsid w:val="003B3505"/>
    <w:rsid w:val="003B63A2"/>
    <w:rsid w:val="003B6D69"/>
    <w:rsid w:val="003D3632"/>
    <w:rsid w:val="003D39B4"/>
    <w:rsid w:val="003D3BBD"/>
    <w:rsid w:val="003D6BAF"/>
    <w:rsid w:val="003E13B5"/>
    <w:rsid w:val="003E3CA9"/>
    <w:rsid w:val="0040245D"/>
    <w:rsid w:val="00403CC2"/>
    <w:rsid w:val="00403D15"/>
    <w:rsid w:val="0040551F"/>
    <w:rsid w:val="00410998"/>
    <w:rsid w:val="00410A03"/>
    <w:rsid w:val="00413510"/>
    <w:rsid w:val="00417BC4"/>
    <w:rsid w:val="004203D1"/>
    <w:rsid w:val="00423090"/>
    <w:rsid w:val="0042502C"/>
    <w:rsid w:val="0043162F"/>
    <w:rsid w:val="00437A54"/>
    <w:rsid w:val="00441D19"/>
    <w:rsid w:val="00456D57"/>
    <w:rsid w:val="00461617"/>
    <w:rsid w:val="00463D05"/>
    <w:rsid w:val="004646E2"/>
    <w:rsid w:val="004679C6"/>
    <w:rsid w:val="004711D7"/>
    <w:rsid w:val="0047120A"/>
    <w:rsid w:val="00471EDF"/>
    <w:rsid w:val="004737E0"/>
    <w:rsid w:val="00476306"/>
    <w:rsid w:val="00490C09"/>
    <w:rsid w:val="00491C4A"/>
    <w:rsid w:val="00493178"/>
    <w:rsid w:val="004938BA"/>
    <w:rsid w:val="00497717"/>
    <w:rsid w:val="004B689C"/>
    <w:rsid w:val="004C064A"/>
    <w:rsid w:val="004C3907"/>
    <w:rsid w:val="004C5CC0"/>
    <w:rsid w:val="004D3F96"/>
    <w:rsid w:val="004D6F07"/>
    <w:rsid w:val="004E0107"/>
    <w:rsid w:val="004F145A"/>
    <w:rsid w:val="004F4FF7"/>
    <w:rsid w:val="004F60A8"/>
    <w:rsid w:val="004F662A"/>
    <w:rsid w:val="004F7D02"/>
    <w:rsid w:val="00501AFA"/>
    <w:rsid w:val="00501B43"/>
    <w:rsid w:val="005033C5"/>
    <w:rsid w:val="00503C7E"/>
    <w:rsid w:val="00503E17"/>
    <w:rsid w:val="00505B2E"/>
    <w:rsid w:val="00512F47"/>
    <w:rsid w:val="00516F76"/>
    <w:rsid w:val="00517478"/>
    <w:rsid w:val="00520DD4"/>
    <w:rsid w:val="00527DCB"/>
    <w:rsid w:val="00532C52"/>
    <w:rsid w:val="005367F3"/>
    <w:rsid w:val="00537BAE"/>
    <w:rsid w:val="00541512"/>
    <w:rsid w:val="0054259D"/>
    <w:rsid w:val="00545E7A"/>
    <w:rsid w:val="00546529"/>
    <w:rsid w:val="00551453"/>
    <w:rsid w:val="00554997"/>
    <w:rsid w:val="00560843"/>
    <w:rsid w:val="00561BAD"/>
    <w:rsid w:val="00564BE0"/>
    <w:rsid w:val="00570BE7"/>
    <w:rsid w:val="0057282C"/>
    <w:rsid w:val="00572DA9"/>
    <w:rsid w:val="00575970"/>
    <w:rsid w:val="00575C99"/>
    <w:rsid w:val="00575CD5"/>
    <w:rsid w:val="00581C67"/>
    <w:rsid w:val="00586F75"/>
    <w:rsid w:val="00596D3C"/>
    <w:rsid w:val="00597617"/>
    <w:rsid w:val="005A7770"/>
    <w:rsid w:val="005B3DD3"/>
    <w:rsid w:val="005B7291"/>
    <w:rsid w:val="005C033C"/>
    <w:rsid w:val="005C0BCB"/>
    <w:rsid w:val="005C0C25"/>
    <w:rsid w:val="005C7B32"/>
    <w:rsid w:val="005D6069"/>
    <w:rsid w:val="005E298F"/>
    <w:rsid w:val="005E48B4"/>
    <w:rsid w:val="005E6674"/>
    <w:rsid w:val="005F2BA7"/>
    <w:rsid w:val="005F3AAD"/>
    <w:rsid w:val="00601E61"/>
    <w:rsid w:val="00611687"/>
    <w:rsid w:val="006118CA"/>
    <w:rsid w:val="00612D10"/>
    <w:rsid w:val="0061359D"/>
    <w:rsid w:val="00613778"/>
    <w:rsid w:val="00613B08"/>
    <w:rsid w:val="0061434F"/>
    <w:rsid w:val="0061518F"/>
    <w:rsid w:val="006168CB"/>
    <w:rsid w:val="006173F9"/>
    <w:rsid w:val="00624556"/>
    <w:rsid w:val="00642CB4"/>
    <w:rsid w:val="00647480"/>
    <w:rsid w:val="00647CD9"/>
    <w:rsid w:val="00647EAB"/>
    <w:rsid w:val="0065101F"/>
    <w:rsid w:val="00665521"/>
    <w:rsid w:val="0069321D"/>
    <w:rsid w:val="00693926"/>
    <w:rsid w:val="006A18E2"/>
    <w:rsid w:val="006A2C28"/>
    <w:rsid w:val="006A4AA9"/>
    <w:rsid w:val="006A6916"/>
    <w:rsid w:val="006A7644"/>
    <w:rsid w:val="006B4B6A"/>
    <w:rsid w:val="006B582E"/>
    <w:rsid w:val="006C0D92"/>
    <w:rsid w:val="006D4CD9"/>
    <w:rsid w:val="006D6B6D"/>
    <w:rsid w:val="006F2CC8"/>
    <w:rsid w:val="006F603D"/>
    <w:rsid w:val="006F7535"/>
    <w:rsid w:val="00700D43"/>
    <w:rsid w:val="00702948"/>
    <w:rsid w:val="007059D1"/>
    <w:rsid w:val="0071157B"/>
    <w:rsid w:val="0071291D"/>
    <w:rsid w:val="00726209"/>
    <w:rsid w:val="007304DE"/>
    <w:rsid w:val="007353D3"/>
    <w:rsid w:val="00737D26"/>
    <w:rsid w:val="007400CA"/>
    <w:rsid w:val="00742212"/>
    <w:rsid w:val="00744CD9"/>
    <w:rsid w:val="007520A1"/>
    <w:rsid w:val="00754E2D"/>
    <w:rsid w:val="00755E78"/>
    <w:rsid w:val="00760C8D"/>
    <w:rsid w:val="007651CC"/>
    <w:rsid w:val="007665E7"/>
    <w:rsid w:val="00767EE4"/>
    <w:rsid w:val="00770127"/>
    <w:rsid w:val="0077266E"/>
    <w:rsid w:val="00773DF1"/>
    <w:rsid w:val="007766B0"/>
    <w:rsid w:val="00777AAD"/>
    <w:rsid w:val="00786B9B"/>
    <w:rsid w:val="007914F5"/>
    <w:rsid w:val="007972B0"/>
    <w:rsid w:val="007A6AEE"/>
    <w:rsid w:val="007C15E6"/>
    <w:rsid w:val="007C416E"/>
    <w:rsid w:val="007C5881"/>
    <w:rsid w:val="007D6A6E"/>
    <w:rsid w:val="007F6748"/>
    <w:rsid w:val="00800170"/>
    <w:rsid w:val="008218F0"/>
    <w:rsid w:val="00831679"/>
    <w:rsid w:val="0083178D"/>
    <w:rsid w:val="00831DED"/>
    <w:rsid w:val="00837827"/>
    <w:rsid w:val="00841525"/>
    <w:rsid w:val="00843066"/>
    <w:rsid w:val="00874653"/>
    <w:rsid w:val="008861F0"/>
    <w:rsid w:val="0088685D"/>
    <w:rsid w:val="00890B56"/>
    <w:rsid w:val="008B07D1"/>
    <w:rsid w:val="008B1462"/>
    <w:rsid w:val="008B1E11"/>
    <w:rsid w:val="008C2A63"/>
    <w:rsid w:val="008C332F"/>
    <w:rsid w:val="008D533B"/>
    <w:rsid w:val="009058D6"/>
    <w:rsid w:val="00917D0C"/>
    <w:rsid w:val="00925B89"/>
    <w:rsid w:val="00926ADF"/>
    <w:rsid w:val="00931F2D"/>
    <w:rsid w:val="00933BF3"/>
    <w:rsid w:val="00936B69"/>
    <w:rsid w:val="0094157E"/>
    <w:rsid w:val="00944864"/>
    <w:rsid w:val="009474FC"/>
    <w:rsid w:val="009549C9"/>
    <w:rsid w:val="0096229A"/>
    <w:rsid w:val="00966387"/>
    <w:rsid w:val="00982F70"/>
    <w:rsid w:val="009863E5"/>
    <w:rsid w:val="0099479A"/>
    <w:rsid w:val="00995404"/>
    <w:rsid w:val="009955D9"/>
    <w:rsid w:val="009975BB"/>
    <w:rsid w:val="009A3CE6"/>
    <w:rsid w:val="009B1E00"/>
    <w:rsid w:val="009C482B"/>
    <w:rsid w:val="009C4C8D"/>
    <w:rsid w:val="009C5323"/>
    <w:rsid w:val="009D0774"/>
    <w:rsid w:val="009D2EF0"/>
    <w:rsid w:val="009D356C"/>
    <w:rsid w:val="009E3002"/>
    <w:rsid w:val="009E526A"/>
    <w:rsid w:val="009F48AA"/>
    <w:rsid w:val="009F5643"/>
    <w:rsid w:val="00A065FB"/>
    <w:rsid w:val="00A11F23"/>
    <w:rsid w:val="00A12181"/>
    <w:rsid w:val="00A12927"/>
    <w:rsid w:val="00A13B26"/>
    <w:rsid w:val="00A16E22"/>
    <w:rsid w:val="00A22B93"/>
    <w:rsid w:val="00A26E68"/>
    <w:rsid w:val="00A30A5D"/>
    <w:rsid w:val="00A33106"/>
    <w:rsid w:val="00A445BB"/>
    <w:rsid w:val="00A4756C"/>
    <w:rsid w:val="00A50D8B"/>
    <w:rsid w:val="00A55E98"/>
    <w:rsid w:val="00A57411"/>
    <w:rsid w:val="00A61C71"/>
    <w:rsid w:val="00A72B69"/>
    <w:rsid w:val="00A76FDB"/>
    <w:rsid w:val="00A81494"/>
    <w:rsid w:val="00A90700"/>
    <w:rsid w:val="00AA4C1B"/>
    <w:rsid w:val="00AC44CF"/>
    <w:rsid w:val="00AD2DC7"/>
    <w:rsid w:val="00AD63AF"/>
    <w:rsid w:val="00AE249C"/>
    <w:rsid w:val="00AE6CD2"/>
    <w:rsid w:val="00AF22DD"/>
    <w:rsid w:val="00AF416E"/>
    <w:rsid w:val="00AF5A2C"/>
    <w:rsid w:val="00B05179"/>
    <w:rsid w:val="00B07364"/>
    <w:rsid w:val="00B160BF"/>
    <w:rsid w:val="00B23DD8"/>
    <w:rsid w:val="00B259C1"/>
    <w:rsid w:val="00B41222"/>
    <w:rsid w:val="00B41EF0"/>
    <w:rsid w:val="00B46985"/>
    <w:rsid w:val="00B50544"/>
    <w:rsid w:val="00B577D9"/>
    <w:rsid w:val="00B611B1"/>
    <w:rsid w:val="00B61F25"/>
    <w:rsid w:val="00B62E25"/>
    <w:rsid w:val="00B66BAD"/>
    <w:rsid w:val="00B862CB"/>
    <w:rsid w:val="00B92EF6"/>
    <w:rsid w:val="00B95A14"/>
    <w:rsid w:val="00BA0DF0"/>
    <w:rsid w:val="00BA6E7B"/>
    <w:rsid w:val="00BB6260"/>
    <w:rsid w:val="00BC1235"/>
    <w:rsid w:val="00BC2050"/>
    <w:rsid w:val="00BC7511"/>
    <w:rsid w:val="00BE11BA"/>
    <w:rsid w:val="00BE225F"/>
    <w:rsid w:val="00BE2545"/>
    <w:rsid w:val="00BE4FAD"/>
    <w:rsid w:val="00BE6A6A"/>
    <w:rsid w:val="00BF150A"/>
    <w:rsid w:val="00BF2DA0"/>
    <w:rsid w:val="00C01BE6"/>
    <w:rsid w:val="00C023C4"/>
    <w:rsid w:val="00C032C9"/>
    <w:rsid w:val="00C04090"/>
    <w:rsid w:val="00C041CB"/>
    <w:rsid w:val="00C06A72"/>
    <w:rsid w:val="00C07693"/>
    <w:rsid w:val="00C11B42"/>
    <w:rsid w:val="00C23884"/>
    <w:rsid w:val="00C30928"/>
    <w:rsid w:val="00C345A8"/>
    <w:rsid w:val="00C346FB"/>
    <w:rsid w:val="00C42528"/>
    <w:rsid w:val="00C45E9F"/>
    <w:rsid w:val="00C51EE8"/>
    <w:rsid w:val="00C657FD"/>
    <w:rsid w:val="00C7026D"/>
    <w:rsid w:val="00C8087F"/>
    <w:rsid w:val="00C8088D"/>
    <w:rsid w:val="00C907CE"/>
    <w:rsid w:val="00C90B55"/>
    <w:rsid w:val="00C917E9"/>
    <w:rsid w:val="00C92837"/>
    <w:rsid w:val="00C930E1"/>
    <w:rsid w:val="00C93ED8"/>
    <w:rsid w:val="00C9645E"/>
    <w:rsid w:val="00C976A5"/>
    <w:rsid w:val="00C977BC"/>
    <w:rsid w:val="00CB0E9D"/>
    <w:rsid w:val="00CB5408"/>
    <w:rsid w:val="00CD03FE"/>
    <w:rsid w:val="00CD1CDD"/>
    <w:rsid w:val="00CD2F31"/>
    <w:rsid w:val="00CD3857"/>
    <w:rsid w:val="00CE18E3"/>
    <w:rsid w:val="00CE1E7A"/>
    <w:rsid w:val="00CE5B9D"/>
    <w:rsid w:val="00CF00A4"/>
    <w:rsid w:val="00CF2EF3"/>
    <w:rsid w:val="00CF37BB"/>
    <w:rsid w:val="00CF47B8"/>
    <w:rsid w:val="00CF504E"/>
    <w:rsid w:val="00D17AC2"/>
    <w:rsid w:val="00D253F4"/>
    <w:rsid w:val="00D32E9A"/>
    <w:rsid w:val="00D33102"/>
    <w:rsid w:val="00D44DC7"/>
    <w:rsid w:val="00D46AAE"/>
    <w:rsid w:val="00D5161A"/>
    <w:rsid w:val="00D552A1"/>
    <w:rsid w:val="00D552F7"/>
    <w:rsid w:val="00D60633"/>
    <w:rsid w:val="00D65AB7"/>
    <w:rsid w:val="00D72DDD"/>
    <w:rsid w:val="00D74EBF"/>
    <w:rsid w:val="00D77E67"/>
    <w:rsid w:val="00D8164E"/>
    <w:rsid w:val="00D82C50"/>
    <w:rsid w:val="00D87EEC"/>
    <w:rsid w:val="00D95A77"/>
    <w:rsid w:val="00DA6BB9"/>
    <w:rsid w:val="00DB2DC5"/>
    <w:rsid w:val="00DB4165"/>
    <w:rsid w:val="00DB4852"/>
    <w:rsid w:val="00DB674F"/>
    <w:rsid w:val="00DB735E"/>
    <w:rsid w:val="00DC2A38"/>
    <w:rsid w:val="00DC2C74"/>
    <w:rsid w:val="00DC6A61"/>
    <w:rsid w:val="00DC7BB9"/>
    <w:rsid w:val="00DD0BE4"/>
    <w:rsid w:val="00DD3003"/>
    <w:rsid w:val="00DE04D8"/>
    <w:rsid w:val="00DE13AA"/>
    <w:rsid w:val="00DE34FB"/>
    <w:rsid w:val="00DF2A1C"/>
    <w:rsid w:val="00DF6B9D"/>
    <w:rsid w:val="00E0256B"/>
    <w:rsid w:val="00E03C9B"/>
    <w:rsid w:val="00E04403"/>
    <w:rsid w:val="00E10120"/>
    <w:rsid w:val="00E3037F"/>
    <w:rsid w:val="00E355A3"/>
    <w:rsid w:val="00E423E2"/>
    <w:rsid w:val="00E45923"/>
    <w:rsid w:val="00E45C5B"/>
    <w:rsid w:val="00E601F2"/>
    <w:rsid w:val="00E64649"/>
    <w:rsid w:val="00E701DB"/>
    <w:rsid w:val="00E74788"/>
    <w:rsid w:val="00E86EA7"/>
    <w:rsid w:val="00E87CB3"/>
    <w:rsid w:val="00E90ACA"/>
    <w:rsid w:val="00E941F3"/>
    <w:rsid w:val="00E97B5B"/>
    <w:rsid w:val="00EA0B99"/>
    <w:rsid w:val="00EA27A8"/>
    <w:rsid w:val="00EA5F0D"/>
    <w:rsid w:val="00EB221D"/>
    <w:rsid w:val="00EC4F85"/>
    <w:rsid w:val="00EC57DB"/>
    <w:rsid w:val="00EC6207"/>
    <w:rsid w:val="00EC7A20"/>
    <w:rsid w:val="00EE70EA"/>
    <w:rsid w:val="00EF7D04"/>
    <w:rsid w:val="00F0071E"/>
    <w:rsid w:val="00F038DC"/>
    <w:rsid w:val="00F145A7"/>
    <w:rsid w:val="00F423C7"/>
    <w:rsid w:val="00F450D4"/>
    <w:rsid w:val="00F517E3"/>
    <w:rsid w:val="00F525DE"/>
    <w:rsid w:val="00F52ED5"/>
    <w:rsid w:val="00F537E7"/>
    <w:rsid w:val="00F539C6"/>
    <w:rsid w:val="00F55394"/>
    <w:rsid w:val="00F73D3F"/>
    <w:rsid w:val="00F8110F"/>
    <w:rsid w:val="00F837D1"/>
    <w:rsid w:val="00F83CD8"/>
    <w:rsid w:val="00FA2D88"/>
    <w:rsid w:val="00FA4C65"/>
    <w:rsid w:val="00FA75B1"/>
    <w:rsid w:val="00FB1466"/>
    <w:rsid w:val="00FB184A"/>
    <w:rsid w:val="00FB25E1"/>
    <w:rsid w:val="00FC2CCF"/>
    <w:rsid w:val="00FD50CA"/>
    <w:rsid w:val="00FE157B"/>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BF041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reliefweb.int/sites/reliefweb.int/files/resources/UNICEF%20South%20Sudan%20Humanitarian%20SitRep%20%2399%20-%2015%20Dec%202016.pdf"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s://coreypeak.shinyapps.io/herd_protection_estim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4B59D2-6153-8848-AB57-AA64B9845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0</Pages>
  <Words>23592</Words>
  <Characters>134479</Characters>
  <Application>Microsoft Macintosh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Andrew Azman</cp:lastModifiedBy>
  <cp:revision>114</cp:revision>
  <cp:lastPrinted>2016-10-19T21:00:00Z</cp:lastPrinted>
  <dcterms:created xsi:type="dcterms:W3CDTF">2017-01-08T19:33:00Z</dcterms:created>
  <dcterms:modified xsi:type="dcterms:W3CDTF">2017-01-20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